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0FD1" w:rsidRPr="006C2C0F" w:rsidRDefault="00050B51" w:rsidP="00B637BC">
      <w:pPr>
        <w:pStyle w:val="article-info"/>
      </w:pPr>
      <w:bookmarkStart w:id="0" w:name="_GoBack"/>
      <w:bookmarkEnd w:id="0"/>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rsidR="00935C57" w:rsidRPr="006C2C0F" w:rsidRDefault="005E41BA" w:rsidP="00B637BC">
      <w:pPr>
        <w:pStyle w:val="article-info"/>
      </w:pPr>
      <w:r w:rsidRPr="006C2C0F">
        <w:t>d</w:t>
      </w:r>
      <w:r w:rsidR="00806CED" w:rsidRPr="006C2C0F">
        <w:t>oi: 10.1093/bioinformatics/xxxxx</w:t>
      </w:r>
    </w:p>
    <w:p w:rsidR="005E41BA" w:rsidRPr="006C2C0F" w:rsidRDefault="005E41BA" w:rsidP="00B637BC">
      <w:pPr>
        <w:pStyle w:val="article-info"/>
      </w:pPr>
      <w:r w:rsidRPr="006C2C0F">
        <w:t>Advance Access Publication Date: DD Month YYYY</w:t>
      </w:r>
    </w:p>
    <w:p w:rsidR="006C2C0F" w:rsidRPr="006C2C0F" w:rsidRDefault="00F45DC5" w:rsidP="00B637BC">
      <w:pPr>
        <w:pStyle w:val="article-info"/>
      </w:pPr>
      <w:r w:rsidRPr="00F45DC5">
        <w:t>Application Notes</w:t>
      </w:r>
    </w:p>
    <w:p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rsidTr="00F137B5">
        <w:tc>
          <w:tcPr>
            <w:tcW w:w="8320" w:type="dxa"/>
          </w:tcPr>
          <w:p w:rsidR="00CC64E3" w:rsidRPr="00F362A7" w:rsidRDefault="00F45DC5" w:rsidP="00435193">
            <w:pPr>
              <w:pStyle w:val="Subtitle"/>
            </w:pPr>
            <w:r w:rsidRPr="00F45DC5">
              <w:t>Application Notes</w:t>
            </w:r>
          </w:p>
          <w:p w:rsidR="00CC64E3" w:rsidRPr="00F362A7" w:rsidRDefault="00F45DC5" w:rsidP="00435193">
            <w:pPr>
              <w:pStyle w:val="Title"/>
            </w:pPr>
            <w:r>
              <w:t>scGE</w:t>
            </w:r>
            <w:r w:rsidR="00C801AB">
              <w:t>AToolbox</w:t>
            </w:r>
            <w:r>
              <w:t xml:space="preserve">: </w:t>
            </w:r>
            <w:r w:rsidR="00921960">
              <w:t>a</w:t>
            </w:r>
            <w:r>
              <w:t xml:space="preserve"> </w:t>
            </w:r>
            <w:r w:rsidR="00CC64E3" w:rsidRPr="00435193">
              <w:t>M</w:t>
            </w:r>
            <w:r w:rsidR="00921960">
              <w:t xml:space="preserve">atlab </w:t>
            </w:r>
            <w:r w:rsidR="00C801AB">
              <w:t>toolbox</w:t>
            </w:r>
            <w:r>
              <w:t xml:space="preserve"> for single-cell </w:t>
            </w:r>
            <w:r w:rsidR="00BB6B87">
              <w:t>RNA sequencing data</w:t>
            </w:r>
            <w:r w:rsidR="00C801AB">
              <w:t xml:space="preserve"> analysis</w:t>
            </w:r>
          </w:p>
          <w:p w:rsidR="00CC64E3" w:rsidRPr="00F362A7" w:rsidRDefault="001274D2" w:rsidP="00513FFC">
            <w:pPr>
              <w:pStyle w:val="Author-Group"/>
            </w:pPr>
            <w:r>
              <w:t>James J. Cai</w:t>
            </w:r>
            <w:r w:rsidR="00CC64E3" w:rsidRPr="00F362A7">
              <w:rPr>
                <w:vertAlign w:val="superscript"/>
              </w:rPr>
              <w:t>1</w:t>
            </w:r>
            <w:r>
              <w:rPr>
                <w:vertAlign w:val="superscript"/>
              </w:rPr>
              <w:t>,2</w:t>
            </w:r>
            <w:r w:rsidR="00CC64E3" w:rsidRPr="00F362A7">
              <w:rPr>
                <w:vertAlign w:val="superscript"/>
              </w:rPr>
              <w:t>,</w:t>
            </w:r>
            <w:r w:rsidR="00CC64E3" w:rsidRPr="00F362A7">
              <w:rPr>
                <w:rFonts w:ascii="Times New Roman" w:hAnsi="Times New Roman"/>
                <w:vertAlign w:val="superscript"/>
              </w:rPr>
              <w:t>*</w:t>
            </w:r>
          </w:p>
          <w:p w:rsidR="00CC64E3" w:rsidRPr="00D65C51" w:rsidRDefault="00CC64E3" w:rsidP="001274D2">
            <w:pPr>
              <w:pStyle w:val="Author-Affiliation"/>
            </w:pPr>
            <w:r w:rsidRPr="00D65C51">
              <w:rPr>
                <w:vertAlign w:val="superscript"/>
              </w:rPr>
              <w:t>1</w:t>
            </w:r>
            <w:r w:rsidRPr="00D65C51">
              <w:t xml:space="preserve">Department of </w:t>
            </w:r>
            <w:r w:rsidR="001274D2" w:rsidRPr="001274D2">
              <w:t>Veterinary Integrative Biosciences</w:t>
            </w:r>
            <w:r w:rsidRPr="00D65C51">
              <w:t xml:space="preserve">, </w:t>
            </w:r>
            <w:r w:rsidRPr="00D65C51">
              <w:rPr>
                <w:vertAlign w:val="superscript"/>
              </w:rPr>
              <w:t>2</w:t>
            </w:r>
            <w:r w:rsidRPr="00D65C51">
              <w:t xml:space="preserve">Department of </w:t>
            </w:r>
            <w:r w:rsidR="001274D2" w:rsidRPr="001274D2">
              <w:t>Electrical &amp; Computer Engineering</w:t>
            </w:r>
            <w:r w:rsidRPr="00D65C51">
              <w:t xml:space="preserve">, </w:t>
            </w:r>
            <w:r w:rsidR="001274D2">
              <w:t>Texas A&amp;M University, College Station, TX 77843-4458, USA</w:t>
            </w:r>
            <w:r w:rsidRPr="00D65C51">
              <w:t>.</w:t>
            </w:r>
          </w:p>
          <w:p w:rsidR="00CC64E3" w:rsidRPr="00D65C51" w:rsidRDefault="00CC64E3" w:rsidP="002F4CA8">
            <w:pPr>
              <w:pStyle w:val="corrs-au"/>
            </w:pPr>
            <w:r w:rsidRPr="00D65C51">
              <w:t>*To whom correspondence should be addressed.</w:t>
            </w:r>
          </w:p>
          <w:p w:rsidR="00CC64E3" w:rsidRPr="00D65C51" w:rsidRDefault="00CC64E3" w:rsidP="002F4CA8">
            <w:pPr>
              <w:pStyle w:val="corrs-au"/>
            </w:pPr>
            <w:r w:rsidRPr="00D65C51">
              <w:t>Associate Editor: XXXXXXX</w:t>
            </w:r>
          </w:p>
          <w:p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rsidR="00CC64E3" w:rsidRPr="00C4341F" w:rsidRDefault="00CC64E3" w:rsidP="00A5432A">
            <w:pPr>
              <w:pStyle w:val="Abstract-Head"/>
            </w:pPr>
            <w:r w:rsidRPr="00C4341F">
              <w:t>Abstract</w:t>
            </w:r>
          </w:p>
          <w:p w:rsidR="002577E4" w:rsidRDefault="00CC64E3" w:rsidP="00C219FC">
            <w:pPr>
              <w:pStyle w:val="Abstract-Text"/>
            </w:pPr>
            <w:r w:rsidRPr="00DA7E18">
              <w:rPr>
                <w:b/>
                <w:bCs/>
              </w:rPr>
              <w:t>Motivation:</w:t>
            </w:r>
            <w:r w:rsidRPr="00DA7E18">
              <w:t xml:space="preserve"> </w:t>
            </w:r>
            <w:r w:rsidR="00C801AB">
              <w:t>S</w:t>
            </w:r>
            <w:r w:rsidR="0066776F" w:rsidRPr="0066776F">
              <w:t>ingle</w:t>
            </w:r>
            <w:r w:rsidR="001643C4">
              <w:t>-</w:t>
            </w:r>
            <w:r w:rsidR="0066776F" w:rsidRPr="0066776F">
              <w:t>cell</w:t>
            </w:r>
            <w:r w:rsidR="001643C4">
              <w:t xml:space="preserve"> RNA sequencing (scRNA-seq) </w:t>
            </w:r>
            <w:r w:rsidR="00C801AB">
              <w:t xml:space="preserve">technology has revolutionized the way research is done in biomedical sciences. It </w:t>
            </w:r>
            <w:r w:rsidR="001643C4">
              <w:t xml:space="preserve">provides an unprecedented level of resolution to </w:t>
            </w:r>
            <w:r w:rsidR="00C50397">
              <w:t>cell type heterogeneity</w:t>
            </w:r>
            <w:r w:rsidR="00C801AB">
              <w:t xml:space="preserve"> and gene expression variability across individual cells</w:t>
            </w:r>
            <w:r w:rsidR="00C219FC">
              <w:t>.</w:t>
            </w:r>
            <w:r w:rsidR="00C801AB">
              <w:t xml:space="preserve"> </w:t>
            </w:r>
            <w:r w:rsidR="00C801AB" w:rsidRPr="00C801AB">
              <w:t>Analyzing scRNA-seq data is challenging given that the data is sparse and high-dimensional</w:t>
            </w:r>
            <w:r w:rsidR="00C801AB">
              <w:t xml:space="preserve">. </w:t>
            </w:r>
          </w:p>
          <w:p w:rsidR="002577E4" w:rsidRDefault="00CC64E3" w:rsidP="002577E4">
            <w:pPr>
              <w:pStyle w:val="Abstract-Text"/>
            </w:pPr>
            <w:r w:rsidRPr="00DA7E18">
              <w:rPr>
                <w:b/>
              </w:rPr>
              <w:t>Results:</w:t>
            </w:r>
            <w:r w:rsidRPr="00DA7E18">
              <w:t xml:space="preserve"> </w:t>
            </w:r>
            <w:r w:rsidR="00087A0F" w:rsidRPr="00087A0F">
              <w:t xml:space="preserve">We </w:t>
            </w:r>
            <w:r w:rsidR="002577E4">
              <w:t xml:space="preserve">developed </w:t>
            </w:r>
            <w:r w:rsidR="002577E4" w:rsidRPr="00C801AB">
              <w:t>scGEAToolbox</w:t>
            </w:r>
            <w:r w:rsidR="002577E4">
              <w:t>—</w:t>
            </w:r>
            <w:r w:rsidR="002577E4" w:rsidRPr="00C801AB">
              <w:t>a Matlab toolbox for scRNA-seq data analysis</w:t>
            </w:r>
            <w:r w:rsidR="002577E4">
              <w:t xml:space="preserve">, that contains </w:t>
            </w:r>
            <w:r w:rsidR="002577E4" w:rsidRPr="00C801AB">
              <w:t xml:space="preserve">a comprehensive set of functions </w:t>
            </w:r>
            <w:r w:rsidR="002577E4">
              <w:t>for</w:t>
            </w:r>
            <w:r w:rsidR="002577E4" w:rsidRPr="00C801AB">
              <w:t xml:space="preserve"> </w:t>
            </w:r>
            <w:r w:rsidR="002577E4">
              <w:t xml:space="preserve">data </w:t>
            </w:r>
            <w:r w:rsidR="002577E4" w:rsidRPr="00C801AB">
              <w:t>normalization,</w:t>
            </w:r>
            <w:r w:rsidR="002577E4">
              <w:t xml:space="preserve"> feature selection</w:t>
            </w:r>
            <w:r w:rsidR="002577E4" w:rsidRPr="00C801AB">
              <w:t xml:space="preserve">, </w:t>
            </w:r>
            <w:r w:rsidR="00F521F8">
              <w:t>batch correction, imputation,</w:t>
            </w:r>
            <w:r w:rsidR="00F521F8" w:rsidRPr="00C801AB">
              <w:t xml:space="preserve"> </w:t>
            </w:r>
            <w:r w:rsidR="002577E4" w:rsidRPr="00C801AB">
              <w:t>cell clustering, trajectory analysis, and network inference.</w:t>
            </w:r>
            <w:r w:rsidR="002577E4">
              <w:t xml:space="preserve"> </w:t>
            </w:r>
            <w:r w:rsidR="00A53661">
              <w:t xml:space="preserve">While most of </w:t>
            </w:r>
            <w:r w:rsidR="002577E4">
              <w:t xml:space="preserve">functions are </w:t>
            </w:r>
            <w:r w:rsidR="00A53661">
              <w:t>implemented by using native Matlab code, a number of wrapper functions</w:t>
            </w:r>
            <w:r w:rsidR="00F521F8">
              <w:t xml:space="preserve"> are developed to</w:t>
            </w:r>
            <w:r w:rsidR="00A53661">
              <w:t xml:space="preserve"> allow Matlab users to call</w:t>
            </w:r>
            <w:r w:rsidR="00F521F8">
              <w:t xml:space="preserve"> the “</w:t>
            </w:r>
            <w:r w:rsidR="00A53661">
              <w:t>third-party</w:t>
            </w:r>
            <w:r w:rsidR="00F521F8">
              <w:t>”</w:t>
            </w:r>
            <w:r w:rsidR="00A53661">
              <w:t xml:space="preserve"> tools, which are not </w:t>
            </w:r>
            <w:r w:rsidR="00F521F8">
              <w:t>necessarily</w:t>
            </w:r>
            <w:r w:rsidR="00A53661">
              <w:t xml:space="preserve"> developed in Matlab. Furthermore, scGEAToolbox </w:t>
            </w:r>
            <w:r w:rsidR="002577E4">
              <w:t xml:space="preserve">is also equipped with graphic user interfaces generated with </w:t>
            </w:r>
            <w:r w:rsidR="002577E4" w:rsidRPr="00A1636C">
              <w:t>App Designer</w:t>
            </w:r>
            <w:r w:rsidR="002577E4">
              <w:t xml:space="preserve">, making </w:t>
            </w:r>
            <w:r w:rsidR="00A53661">
              <w:t>it</w:t>
            </w:r>
            <w:r w:rsidR="002577E4">
              <w:t xml:space="preserve"> an easy-to-use application for </w:t>
            </w:r>
            <w:r w:rsidR="00A53661">
              <w:t xml:space="preserve">quick </w:t>
            </w:r>
            <w:r w:rsidR="002577E4">
              <w:t>data filtering, normalization</w:t>
            </w:r>
            <w:r w:rsidR="00F521F8">
              <w:t>,</w:t>
            </w:r>
            <w:r w:rsidR="00A53661">
              <w:t xml:space="preserve"> </w:t>
            </w:r>
            <w:r w:rsidR="002577E4">
              <w:t>visualization</w:t>
            </w:r>
            <w:r w:rsidR="00F521F8">
              <w:t>, and downstream functional enrichment analyses</w:t>
            </w:r>
            <w:r w:rsidR="00A53661">
              <w:t>.</w:t>
            </w:r>
          </w:p>
          <w:p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hyperlink r:id="rId8" w:history="1">
              <w:r w:rsidR="00F521F8" w:rsidRPr="002D584E">
                <w:rPr>
                  <w:rStyle w:val="Hyperlink"/>
                </w:rPr>
                <w:t>https://github.com/jamesjcai/scGEAToolbox</w:t>
              </w:r>
            </w:hyperlink>
          </w:p>
          <w:p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9" w:history="1">
              <w:r w:rsidR="000B5BB4" w:rsidRPr="006E56A9">
                <w:rPr>
                  <w:rStyle w:val="Hyperlink"/>
                  <w:lang w:val="en-GB" w:eastAsia="en-IN"/>
                </w:rPr>
                <w:t>jcai@tamu.edu</w:t>
              </w:r>
            </w:hyperlink>
            <w:r w:rsidR="000B5BB4">
              <w:rPr>
                <w:lang w:val="en-GB" w:eastAsia="en-IN"/>
              </w:rPr>
              <w:t xml:space="preserve"> </w:t>
            </w:r>
          </w:p>
          <w:p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rsidR="00400C63" w:rsidRDefault="00400C63">
      <w:pPr>
        <w:pStyle w:val="AbstractHead"/>
        <w:spacing w:line="14" w:lineRule="exact"/>
      </w:pPr>
    </w:p>
    <w:p w:rsidR="0019362B" w:rsidRDefault="0019362B" w:rsidP="001A0125">
      <w:pPr>
        <w:pStyle w:val="Heading1"/>
        <w:sectPr w:rsidR="0019362B" w:rsidSect="0019362B">
          <w:headerReference w:type="even" r:id="rId10"/>
          <w:headerReference w:type="default" r:id="rId11"/>
          <w:pgSz w:w="12240" w:h="15826" w:code="1"/>
          <w:pgMar w:top="1267" w:right="1382" w:bottom="1267" w:left="1094" w:header="706" w:footer="835" w:gutter="0"/>
          <w:cols w:space="360"/>
          <w:titlePg/>
          <w:docGrid w:linePitch="360"/>
        </w:sectPr>
      </w:pPr>
    </w:p>
    <w:p w:rsidR="00D83B8A" w:rsidRPr="00F4766C" w:rsidRDefault="00141A2A" w:rsidP="001A0125">
      <w:pPr>
        <w:pStyle w:val="Heading1"/>
      </w:pPr>
      <w:r>
        <w:t>Introduction</w:t>
      </w:r>
    </w:p>
    <w:p w:rsidR="00527659" w:rsidRDefault="000B5BB4" w:rsidP="000B11FC">
      <w:pPr>
        <w:pStyle w:val="para1"/>
        <w:ind w:firstLine="0"/>
      </w:pPr>
      <w:r>
        <w:t>S</w:t>
      </w:r>
      <w:r w:rsidRPr="000B5BB4">
        <w:t>ingle cell technologies, especially single-cell RNA sequenci</w:t>
      </w:r>
      <w:r>
        <w:t>ng (scRNA-seq), have revolutionized the</w:t>
      </w:r>
      <w:r w:rsidR="00B539DD">
        <w:t xml:space="preserve"> way biologists </w:t>
      </w:r>
      <w:r w:rsidR="002557E8">
        <w:t xml:space="preserve">and geneticists </w:t>
      </w:r>
      <w:r w:rsidR="00B539DD">
        <w:t xml:space="preserve">study </w:t>
      </w:r>
      <w:r w:rsidR="00F521F8">
        <w:t xml:space="preserve">cell types and </w:t>
      </w:r>
      <w:r w:rsidR="002C358E">
        <w:t>gene expression</w:t>
      </w:r>
      <w:r w:rsidR="00F521F8">
        <w:t xml:space="preserve"> variability</w:t>
      </w:r>
      <w:r w:rsidR="00B539DD">
        <w:t>.</w:t>
      </w:r>
      <w:r w:rsidR="002C358E">
        <w:t xml:space="preserve"> </w:t>
      </w:r>
      <w:r w:rsidR="00527659">
        <w:t xml:space="preserve">Analyzing scRNA-seq data, however, is a challenging task. The reasons include that scRNA-seq data sets tend to be sparse due to the limitation of sensitivity of single-cell assay system; the data is naturally high-dimensional and is often confounded by nuisance technical effects. </w:t>
      </w:r>
      <w:r w:rsidR="00F14B10">
        <w:t>The analyses of scRNA-seq data in general contain filtering, normalization, feature selection, cell clustering, marker gene identification, cell type identification,</w:t>
      </w:r>
      <w:r w:rsidR="00790AD7">
        <w:t xml:space="preserve"> </w:t>
      </w:r>
      <w:r w:rsidR="00F14B10">
        <w:t>pseudotime and trajectory analysis, and single-cell regulatory network construction. When multiple data sets are included, batch effect correction and alignment between cells from different data sets are often required. For every aspect of these scRNA-seq data analyses, there is plethora collection of software tools that have been developed to fulfil the task.</w:t>
      </w:r>
      <w:r w:rsidR="00607782">
        <w:t xml:space="preserve"> However, majority of these tools are developed in computer language other than Matlab, including R and python.</w:t>
      </w:r>
      <w:r w:rsidR="00C46F86">
        <w:t xml:space="preserve"> </w:t>
      </w:r>
      <w:r w:rsidR="00607782">
        <w:t>Matlab</w:t>
      </w:r>
      <w:r w:rsidR="00607782" w:rsidRPr="00607782">
        <w:t xml:space="preserve"> is a scientific programming language and provides </w:t>
      </w:r>
      <w:r w:rsidR="00607782" w:rsidRPr="00607782">
        <w:t>strong mathematical and numerical support for the implementation of advanced algorithms. Its basic data element is the matrix</w:t>
      </w:r>
      <w:r w:rsidR="00607782">
        <w:t xml:space="preserve">; </w:t>
      </w:r>
      <w:r w:rsidR="00607782" w:rsidRPr="00607782">
        <w:t>mathematical operations that work on arrays or matrices are built-in to the Matlab environment</w:t>
      </w:r>
      <w:r w:rsidR="00C46F86">
        <w:t>.</w:t>
      </w:r>
      <w:r w:rsidR="00607782">
        <w:t xml:space="preserve"> </w:t>
      </w:r>
      <w:r w:rsidR="00607782" w:rsidRPr="00607782">
        <w:t xml:space="preserve">Matlab contains many </w:t>
      </w:r>
      <w:r w:rsidR="00834F54">
        <w:t>toolboxes</w:t>
      </w:r>
      <w:r w:rsidR="00607782">
        <w:t xml:space="preserve"> such as </w:t>
      </w:r>
      <w:r w:rsidR="00834F54">
        <w:t>statistics, bioinformatics, optimization and image processing</w:t>
      </w:r>
      <w:r w:rsidR="00607782" w:rsidRPr="00607782">
        <w:t>.</w:t>
      </w:r>
      <w:r w:rsidR="00607782">
        <w:t xml:space="preserve"> </w:t>
      </w:r>
      <w:r w:rsidR="00C46F86">
        <w:t xml:space="preserve">Given that scRNA-seq data </w:t>
      </w:r>
      <w:r w:rsidR="00C46F86" w:rsidRPr="00834F54">
        <w:t>s increasing exponentially over tim</w:t>
      </w:r>
      <w:r w:rsidR="00C46F86">
        <w:t>e, we believe n</w:t>
      </w:r>
      <w:r w:rsidR="00834F54">
        <w:t xml:space="preserve">ew </w:t>
      </w:r>
      <w:r w:rsidR="00607782">
        <w:t>Matlab</w:t>
      </w:r>
      <w:r w:rsidR="00834F54">
        <w:t xml:space="preserve"> toolbox</w:t>
      </w:r>
      <w:r w:rsidR="00C46F86">
        <w:t>es</w:t>
      </w:r>
      <w:r w:rsidR="00834F54">
        <w:t xml:space="preserve"> dedicated to </w:t>
      </w:r>
      <w:r w:rsidR="00607782">
        <w:t xml:space="preserve">scRNA-seq data analysis </w:t>
      </w:r>
      <w:r w:rsidR="00C46F86">
        <w:t>are</w:t>
      </w:r>
      <w:r w:rsidR="00834F54">
        <w:t xml:space="preserve"> highly desired</w:t>
      </w:r>
      <w:r w:rsidR="00C46F86">
        <w:t>.</w:t>
      </w:r>
    </w:p>
    <w:p w:rsidR="00834F54" w:rsidRDefault="00834F54" w:rsidP="00834F54">
      <w:pPr>
        <w:pStyle w:val="Heading1"/>
      </w:pPr>
      <w:r w:rsidRPr="001A0125">
        <w:t>Methods</w:t>
      </w:r>
    </w:p>
    <w:p w:rsidR="00182B83" w:rsidRDefault="00834F54" w:rsidP="000013D7">
      <w:pPr>
        <w:pStyle w:val="para1"/>
        <w:ind w:firstLine="0"/>
      </w:pPr>
      <w:r>
        <w:t xml:space="preserve">We developed scGEAToolbox using </w:t>
      </w:r>
      <w:r w:rsidRPr="001274D2">
        <w:t>M</w:t>
      </w:r>
      <w:r>
        <w:t>atlab v</w:t>
      </w:r>
      <w:r w:rsidRPr="001274D2">
        <w:t>9.5</w:t>
      </w:r>
      <w:r>
        <w:t xml:space="preserve"> (</w:t>
      </w:r>
      <w:r w:rsidRPr="001274D2">
        <w:t>R2018b)</w:t>
      </w:r>
      <w:r>
        <w:t xml:space="preserve">. Functions in scGEAToolbox </w:t>
      </w:r>
      <w:r w:rsidRPr="006E2E26">
        <w:rPr>
          <w:noProof/>
        </w:rPr>
        <w:t>are written</w:t>
      </w:r>
      <w:r>
        <w:t xml:space="preserve"> in native Matlab </w:t>
      </w:r>
      <w:r w:rsidRPr="006E2E26">
        <w:rPr>
          <w:noProof/>
        </w:rPr>
        <w:t>and</w:t>
      </w:r>
      <w:r>
        <w:t xml:space="preserve"> the app GUIs </w:t>
      </w:r>
      <w:r w:rsidRPr="006E2E26">
        <w:rPr>
          <w:noProof/>
        </w:rPr>
        <w:t>are created</w:t>
      </w:r>
      <w:r>
        <w:t xml:space="preserve"> with App Designer. </w:t>
      </w:r>
      <w:r w:rsidR="009F4495">
        <w:t xml:space="preserve">Most scGEAToolbox functions takes two variables: </w:t>
      </w:r>
      <w:r w:rsidR="009F4495" w:rsidRPr="009F4495">
        <w:rPr>
          <w:rFonts w:ascii="Courier New" w:hAnsi="Courier New" w:cs="Courier New"/>
        </w:rPr>
        <w:t>X</w:t>
      </w:r>
      <w:r w:rsidR="009F4495">
        <w:t xml:space="preserve"> and </w:t>
      </w:r>
      <w:r w:rsidR="009F4495" w:rsidRPr="009F4495">
        <w:rPr>
          <w:rFonts w:ascii="Courier New" w:hAnsi="Courier New" w:cs="Courier New"/>
        </w:rPr>
        <w:t>genelist</w:t>
      </w:r>
      <w:r w:rsidR="009F4495">
        <w:t xml:space="preserve">, as the input </w:t>
      </w:r>
      <w:r w:rsidR="009F4495" w:rsidRPr="009F4495">
        <w:t>scRNA-seq data</w:t>
      </w:r>
      <w:r w:rsidR="009F4495">
        <w:t xml:space="preserve">. </w:t>
      </w:r>
      <w:r w:rsidR="009F4495" w:rsidRPr="009F4495">
        <w:rPr>
          <w:rFonts w:ascii="Courier New" w:hAnsi="Courier New" w:cs="Courier New"/>
        </w:rPr>
        <w:t>X</w:t>
      </w:r>
      <w:r w:rsidR="009F4495">
        <w:t xml:space="preserve"> is</w:t>
      </w:r>
      <w:r w:rsidR="009F4495" w:rsidRPr="009F4495">
        <w:t xml:space="preserve"> a matrix of dimension </w:t>
      </w:r>
      <w:r w:rsidR="009F4495" w:rsidRPr="009F4495">
        <w:rPr>
          <w:i/>
        </w:rPr>
        <w:t>n</w:t>
      </w:r>
      <w:r w:rsidR="009F4495" w:rsidRPr="009F4495">
        <w:t>×</w:t>
      </w:r>
      <w:r w:rsidR="009F4495" w:rsidRPr="009F4495">
        <w:rPr>
          <w:i/>
        </w:rPr>
        <w:t>m</w:t>
      </w:r>
      <w:r w:rsidR="009F4495" w:rsidRPr="009F4495">
        <w:t xml:space="preserve">, where </w:t>
      </w:r>
      <w:r w:rsidR="009F4495" w:rsidRPr="009F4495">
        <w:rPr>
          <w:i/>
        </w:rPr>
        <w:t>n</w:t>
      </w:r>
      <w:r w:rsidR="009F4495" w:rsidRPr="009F4495">
        <w:t xml:space="preserve"> denotes the total number of genes and </w:t>
      </w:r>
      <w:r w:rsidR="009F4495" w:rsidRPr="009F4495">
        <w:rPr>
          <w:i/>
        </w:rPr>
        <w:t>m</w:t>
      </w:r>
      <w:r w:rsidR="009F4495" w:rsidRPr="009F4495">
        <w:t xml:space="preserve"> denotes the total number of cells.</w:t>
      </w:r>
      <w:r w:rsidR="00790AD7">
        <w:t xml:space="preserve"> </w:t>
      </w:r>
      <w:r w:rsidR="00B12C6D">
        <w:t xml:space="preserve">Main categories of functions include: file input and output, data normalization, gene and cell filtration, detection of highly variable genes (HVGs), batch effect correction, cell clustering, data visualization, trajectory analysis, and regulatory network construction. For each </w:t>
      </w:r>
      <w:r w:rsidR="00B12C6D">
        <w:lastRenderedPageBreak/>
        <w:t xml:space="preserve">of functional categories, at least two algorithms were implemented or incorporated in scGEAToolbox. For example, </w:t>
      </w:r>
      <w:r w:rsidR="00B12C6D" w:rsidRPr="00B12C6D">
        <w:rPr>
          <w:rFonts w:ascii="Courier New" w:hAnsi="Courier New" w:cs="Courier New"/>
        </w:rPr>
        <w:t>norm_libsize</w:t>
      </w:r>
      <w:r w:rsidR="00B12C6D">
        <w:t xml:space="preserve"> and </w:t>
      </w:r>
      <w:r w:rsidR="00B12C6D" w:rsidRPr="00B12C6D">
        <w:rPr>
          <w:rFonts w:ascii="Courier New" w:hAnsi="Courier New" w:cs="Courier New"/>
        </w:rPr>
        <w:t>norm_deseq</w:t>
      </w:r>
      <w:r w:rsidR="00B12C6D">
        <w:t xml:space="preserve"> are two functions for normalization using library size and using the method of</w:t>
      </w:r>
      <w:r w:rsidR="000013D7">
        <w:t xml:space="preserve"> </w:t>
      </w:r>
      <w:r w:rsidR="00B12C6D">
        <w:t>DESeq</w:t>
      </w:r>
      <w:r w:rsidR="000013D7">
        <w:t xml:space="preserve"> </w:t>
      </w:r>
      <w:r w:rsidR="000013D7">
        <w:fldChar w:fldCharType="begin"/>
      </w:r>
      <w:r w:rsidR="000013D7">
        <w:instrText xml:space="preserve"> ADDIN EN.CITE &lt;EndNote&gt;&lt;Cite&gt;&lt;Author&gt;Anders&lt;/Author&gt;&lt;Year&gt;2010&lt;/Year&gt;&lt;RecNum&gt;111&lt;/RecNum&gt;&lt;DisplayText&gt;(Anders and Huber, 2010)&lt;/DisplayText&gt;&lt;record&gt;&lt;rec-number&gt;111&lt;/rec-number&gt;&lt;foreign-keys&gt;&lt;key app="EN" db-id="pe52pase0t0ef2e95sgpxzwrwfrzp2x9vv2p" timestamp="1563650465"&gt;111&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74-760X (Electronic)&amp;#xD;1474-7596 (Linking)&lt;/isbn&gt;&lt;accession-num&gt;20979621&lt;/accession-num&gt;&lt;urls&gt;&lt;related-urls&gt;&lt;url&gt;https://www.ncbi.nlm.nih.gov/pubmed/20979621&lt;/url&gt;&lt;/related-urls&gt;&lt;/urls&gt;&lt;custom2&gt;PMC3218662&lt;/custom2&gt;&lt;electronic-resource-num&gt;10.1186/gb-2010-11-10-r106&lt;/electronic-resource-num&gt;&lt;/record&gt;&lt;/Cite&gt;&lt;/EndNote&gt;</w:instrText>
      </w:r>
      <w:r w:rsidR="000013D7">
        <w:fldChar w:fldCharType="separate"/>
      </w:r>
      <w:r w:rsidR="000013D7">
        <w:rPr>
          <w:noProof/>
        </w:rPr>
        <w:t>(Anders and Huber, 2010)</w:t>
      </w:r>
      <w:r w:rsidR="000013D7">
        <w:fldChar w:fldCharType="end"/>
      </w:r>
      <w:r w:rsidR="000013D7">
        <w:t xml:space="preserve">. Furthermore, scGEAToolbox also provides an unified entry function called </w:t>
      </w:r>
      <w:r w:rsidR="000013D7" w:rsidRPr="000013D7">
        <w:rPr>
          <w:rFonts w:ascii="Courier New" w:hAnsi="Courier New" w:cs="Courier New"/>
        </w:rPr>
        <w:t>sc_norm</w:t>
      </w:r>
      <w:r w:rsidR="000013D7">
        <w:t xml:space="preserve">, with which the two normalization functions can be accessed using </w:t>
      </w:r>
      <w:r w:rsidR="000013D7" w:rsidRPr="000013D7">
        <w:rPr>
          <w:rFonts w:ascii="Courier New" w:hAnsi="Courier New" w:cs="Courier New"/>
        </w:rPr>
        <w:t>sc_norm(X,</w:t>
      </w:r>
      <w:r w:rsidR="00766ED8">
        <w:rPr>
          <w:rFonts w:ascii="Courier New" w:hAnsi="Courier New" w:cs="Courier New"/>
        </w:rPr>
        <w:t xml:space="preserve"> </w:t>
      </w:r>
      <w:r w:rsidR="000013D7" w:rsidRPr="000013D7">
        <w:rPr>
          <w:rFonts w:ascii="Courier New" w:hAnsi="Courier New" w:cs="Courier New"/>
        </w:rPr>
        <w:t>'type',</w:t>
      </w:r>
      <w:r w:rsidR="00766ED8">
        <w:rPr>
          <w:rFonts w:ascii="Courier New" w:hAnsi="Courier New" w:cs="Courier New"/>
        </w:rPr>
        <w:t xml:space="preserve"> </w:t>
      </w:r>
      <w:r w:rsidR="000013D7" w:rsidRPr="000013D7">
        <w:rPr>
          <w:rFonts w:ascii="Courier New" w:hAnsi="Courier New" w:cs="Courier New"/>
        </w:rPr>
        <w:t>'libsize')</w:t>
      </w:r>
      <w:r w:rsidR="00766ED8">
        <w:t xml:space="preserve"> a</w:t>
      </w:r>
      <w:r w:rsidR="000013D7">
        <w:t xml:space="preserve">nd </w:t>
      </w:r>
      <w:r w:rsidR="000013D7" w:rsidRPr="000013D7">
        <w:rPr>
          <w:rFonts w:ascii="Courier New" w:hAnsi="Courier New" w:cs="Courier New"/>
        </w:rPr>
        <w:t>sc_norm(X,</w:t>
      </w:r>
      <w:r w:rsidR="00766ED8">
        <w:rPr>
          <w:rFonts w:ascii="Courier New" w:hAnsi="Courier New" w:cs="Courier New"/>
        </w:rPr>
        <w:t xml:space="preserve"> </w:t>
      </w:r>
      <w:r w:rsidR="000013D7" w:rsidRPr="000013D7">
        <w:rPr>
          <w:rFonts w:ascii="Courier New" w:hAnsi="Courier New" w:cs="Courier New"/>
        </w:rPr>
        <w:t>'type',</w:t>
      </w:r>
      <w:r w:rsidR="00766ED8">
        <w:rPr>
          <w:rFonts w:ascii="Courier New" w:hAnsi="Courier New" w:cs="Courier New"/>
        </w:rPr>
        <w:t xml:space="preserve"> </w:t>
      </w:r>
      <w:r w:rsidR="000013D7" w:rsidRPr="000013D7">
        <w:rPr>
          <w:rFonts w:ascii="Courier New" w:hAnsi="Courier New" w:cs="Courier New"/>
        </w:rPr>
        <w:t>'</w:t>
      </w:r>
      <w:r w:rsidR="000013D7">
        <w:rPr>
          <w:rFonts w:ascii="Courier New" w:hAnsi="Courier New" w:cs="Courier New"/>
        </w:rPr>
        <w:t>deseq</w:t>
      </w:r>
      <w:r w:rsidR="000013D7" w:rsidRPr="000013D7">
        <w:rPr>
          <w:rFonts w:ascii="Courier New" w:hAnsi="Courier New" w:cs="Courier New"/>
        </w:rPr>
        <w:t>')</w:t>
      </w:r>
      <w:r w:rsidR="000013D7">
        <w:t xml:space="preserve">, respectively. The </w:t>
      </w:r>
      <w:r w:rsidR="000013D7" w:rsidRPr="000013D7">
        <w:t>functionSignatures.json</w:t>
      </w:r>
      <w:r w:rsidR="000013D7">
        <w:t xml:space="preserve"> file has been edited to specify the function usage. </w:t>
      </w:r>
      <w:r w:rsidR="00AA3F39">
        <w:t xml:space="preserve">The main GUI application in scGEAToolbox </w:t>
      </w:r>
      <w:r w:rsidR="000013D7">
        <w:t xml:space="preserve">is </w:t>
      </w:r>
      <w:r w:rsidR="00AA3F39">
        <w:t xml:space="preserve">scGEApp, </w:t>
      </w:r>
      <w:r w:rsidR="000013D7">
        <w:t xml:space="preserve">which is a Matlab App </w:t>
      </w:r>
      <w:r w:rsidR="00AA3F39">
        <w:t>with a</w:t>
      </w:r>
      <w:r>
        <w:t xml:space="preserve"> main panel </w:t>
      </w:r>
      <w:r w:rsidR="00AA3F39">
        <w:t>of</w:t>
      </w:r>
      <w:r>
        <w:t xml:space="preserve"> seven tabs, namely Load Data, Filter, Normalization, Batch Correction, Imputation, Feature Selection, and Visualization</w:t>
      </w:r>
      <w:r w:rsidR="00AA3F39">
        <w:t>. These tabs</w:t>
      </w:r>
      <w:r>
        <w:t xml:space="preserve"> </w:t>
      </w:r>
      <w:r w:rsidRPr="006E2E26">
        <w:rPr>
          <w:noProof/>
        </w:rPr>
        <w:t>are ordered</w:t>
      </w:r>
      <w:r>
        <w:t xml:space="preserve"> following </w:t>
      </w:r>
      <w:r w:rsidR="00AA3F39">
        <w:t>a general</w:t>
      </w:r>
      <w:r>
        <w:t xml:space="preserve"> workflow of </w:t>
      </w:r>
      <w:r w:rsidR="00AA3F39">
        <w:t xml:space="preserve">scRNA-seq data, i.e., </w:t>
      </w:r>
      <w:r>
        <w:t xml:space="preserve">data acquiring, processing, and information extraction. Moving between tabs can be done by clicking the tab name or clicking ‘Next’ and ‘Back’ buttons on each tab panel. Under the main panel is the panel for viewing data matrices and the result table. Data and results in tables can be exported into the workspace as variables or saved into external files. Most functions of </w:t>
      </w:r>
      <w:r w:rsidRPr="006E2E26">
        <w:rPr>
          <w:noProof/>
        </w:rPr>
        <w:t>scGEApp</w:t>
      </w:r>
      <w:r>
        <w:t xml:space="preserve"> can be accessed through the main GUI and are organized under each tab by their categories. For example, functions for selecting cells and genes by the number of mapped reads are under Filter; functions for normalization by using library size and by using the method of DESeq are under Normalization. The Feature Selection tab panel contains two functions</w:t>
      </w:r>
      <w:r w:rsidR="00AA3F39">
        <w:t xml:space="preserve"> for HVG selection</w:t>
      </w:r>
      <w:r>
        <w:t>: one</w:t>
      </w:r>
      <w:r w:rsidR="00350827">
        <w:t xml:space="preserve"> uses </w:t>
      </w:r>
      <w:r w:rsidR="00E46B56">
        <w:t>the method of</w:t>
      </w:r>
      <w:r w:rsidR="009C7C8F">
        <w:t xml:space="preserve"> </w:t>
      </w:r>
      <w:r w:rsidR="009C7C8F">
        <w:fldChar w:fldCharType="begin"/>
      </w:r>
      <w:r>
        <w:instrText xml:space="preserve"> ADDIN EN.CITE &lt;EndNote&gt;&lt;Cite&gt;&lt;Author&gt;Brennecke&lt;/Author&gt;&lt;Year&gt;2013&lt;/Year&gt;&lt;RecNum&gt;94&lt;/RecNum&gt;&lt;DisplayText&gt;(Brennecke, et al., 2013)&lt;/DisplayText&gt;&lt;record&gt;&lt;rec-number&gt;94&lt;/rec-number&gt;&lt;foreign-keys&gt;&lt;key app="EN" db-id="pe52pase0t0ef2e95sgpxzwrwfrzp2x9vv2p" timestamp="1562350805"&gt;94&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009C7C8F">
        <w:fldChar w:fldCharType="separate"/>
      </w:r>
      <w:r w:rsidR="009C7C8F">
        <w:rPr>
          <w:noProof/>
        </w:rPr>
        <w:t>(</w:t>
      </w:r>
      <w:r w:rsidR="009C7C8F" w:rsidRPr="003A01E2">
        <w:rPr>
          <w:noProof/>
        </w:rPr>
        <w:t>Brennecke,</w:t>
      </w:r>
      <w:r w:rsidR="009C7C8F">
        <w:rPr>
          <w:noProof/>
        </w:rPr>
        <w:t xml:space="preserve"> et al., 2013)</w:t>
      </w:r>
      <w:r w:rsidR="009C7C8F">
        <w:fldChar w:fldCharType="end"/>
      </w:r>
      <w:r w:rsidR="00350827">
        <w:t xml:space="preserve"> </w:t>
      </w:r>
      <w:r w:rsidR="00E46B56">
        <w:t xml:space="preserve">and </w:t>
      </w:r>
      <w:r w:rsidR="00350827">
        <w:t>the other uses</w:t>
      </w:r>
      <w:r w:rsidR="00AA3F39">
        <w:t xml:space="preserve"> the method of </w:t>
      </w:r>
      <w:r w:rsidR="00AA3F39">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AA3F39">
        <w:instrText xml:space="preserve"> ADDIN EN.CITE </w:instrText>
      </w:r>
      <w:r w:rsidR="00AA3F39">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AA3F39">
        <w:instrText xml:space="preserve"> ADDIN EN.CITE.DATA </w:instrText>
      </w:r>
      <w:r w:rsidR="00AA3F39">
        <w:fldChar w:fldCharType="end"/>
      </w:r>
      <w:r w:rsidR="00AA3F39">
        <w:fldChar w:fldCharType="separate"/>
      </w:r>
      <w:r w:rsidR="00AA3F39">
        <w:rPr>
          <w:noProof/>
        </w:rPr>
        <w:t>(Chen, et al., 2016)</w:t>
      </w:r>
      <w:r w:rsidR="00AA3F39">
        <w:fldChar w:fldCharType="end"/>
      </w:r>
      <w:r w:rsidR="00AA3F39">
        <w:t>.</w:t>
      </w:r>
    </w:p>
    <w:p w:rsidR="00D83B8A" w:rsidRDefault="00EF5D71" w:rsidP="001A0125">
      <w:pPr>
        <w:pStyle w:val="Heading1"/>
      </w:pPr>
      <w:r>
        <w:t>R</w:t>
      </w:r>
      <w:r w:rsidR="00D83B8A">
        <w:t>esults</w:t>
      </w:r>
    </w:p>
    <w:p w:rsidR="00A84152" w:rsidRDefault="00FA7B6C" w:rsidP="00106D70">
      <w:pPr>
        <w:pStyle w:val="para1"/>
      </w:pPr>
      <w:r>
        <w:t xml:space="preserve">We </w:t>
      </w:r>
      <w:r w:rsidR="00474832">
        <w:t xml:space="preserve">implemented Matlab functions for each category of analyses commonly required in scRNA-seq data processing. For example, </w:t>
      </w:r>
      <w:r w:rsidR="00474832" w:rsidRPr="00474832">
        <w:rPr>
          <w:rFonts w:ascii="Courier New" w:hAnsi="Courier New" w:cs="Courier New"/>
        </w:rPr>
        <w:t>sc_hvg</w:t>
      </w:r>
      <w:r w:rsidR="00474832">
        <w:t xml:space="preserve"> and </w:t>
      </w:r>
      <w:r w:rsidR="00474832" w:rsidRPr="00474832">
        <w:rPr>
          <w:rFonts w:ascii="Courier New" w:hAnsi="Courier New" w:cs="Courier New"/>
        </w:rPr>
        <w:t>sc_veg</w:t>
      </w:r>
      <w:r w:rsidR="00474832">
        <w:t xml:space="preserve"> implement methods of </w:t>
      </w:r>
      <w:r w:rsidR="00474832">
        <w:fldChar w:fldCharType="begin"/>
      </w:r>
      <w:r w:rsidR="00474832">
        <w:instrText xml:space="preserve"> ADDIN EN.CITE &lt;EndNote&gt;&lt;Cite&gt;&lt;Author&gt;Brennecke&lt;/Author&gt;&lt;Year&gt;2013&lt;/Year&gt;&lt;RecNum&gt;94&lt;/RecNum&gt;&lt;DisplayText&gt;(Brennecke, et al., 2013)&lt;/DisplayText&gt;&lt;record&gt;&lt;rec-number&gt;94&lt;/rec-number&gt;&lt;foreign-keys&gt;&lt;key app="EN" db-id="pe52pase0t0ef2e95sgpxzwrwfrzp2x9vv2p" timestamp="1562350805"&gt;94&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00474832">
        <w:fldChar w:fldCharType="separate"/>
      </w:r>
      <w:r w:rsidR="00474832">
        <w:rPr>
          <w:noProof/>
        </w:rPr>
        <w:t>(</w:t>
      </w:r>
      <w:r w:rsidR="00474832" w:rsidRPr="003A01E2">
        <w:rPr>
          <w:noProof/>
        </w:rPr>
        <w:t>Brennecke,</w:t>
      </w:r>
      <w:r w:rsidR="00474832">
        <w:rPr>
          <w:noProof/>
        </w:rPr>
        <w:t xml:space="preserve"> et al., 2013)</w:t>
      </w:r>
      <w:r w:rsidR="00474832">
        <w:fldChar w:fldCharType="end"/>
      </w:r>
      <w:r w:rsidR="00474832">
        <w:t xml:space="preserve"> and </w:t>
      </w:r>
      <w:r w:rsidR="00474832">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474832">
        <w:instrText xml:space="preserve"> ADDIN EN.CITE </w:instrText>
      </w:r>
      <w:r w:rsidR="00474832">
        <w:fldChar w:fldCharType="begin">
          <w:fldData xml:space="preserve">PEVuZE5vdGU+PENpdGU+PEF1dGhvcj5DaGVuPC9BdXRob3I+PFllYXI+MjAxNjwvWWVhcj48UmVj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==
</w:fldData>
        </w:fldChar>
      </w:r>
      <w:r w:rsidR="00474832">
        <w:instrText xml:space="preserve"> ADDIN EN.CITE.DATA </w:instrText>
      </w:r>
      <w:r w:rsidR="00474832">
        <w:fldChar w:fldCharType="end"/>
      </w:r>
      <w:r w:rsidR="00474832">
        <w:fldChar w:fldCharType="separate"/>
      </w:r>
      <w:r w:rsidR="00474832">
        <w:rPr>
          <w:noProof/>
        </w:rPr>
        <w:t>(Chen, et al., 2016)</w:t>
      </w:r>
      <w:r w:rsidR="00474832">
        <w:fldChar w:fldCharType="end"/>
      </w:r>
      <w:r w:rsidR="00474832">
        <w:t xml:space="preserve"> for HVG detection; </w:t>
      </w:r>
      <w:r w:rsidR="00474832" w:rsidRPr="00474832">
        <w:rPr>
          <w:rFonts w:ascii="Courier New" w:hAnsi="Courier New" w:cs="Courier New"/>
        </w:rPr>
        <w:t>sc_sc3</w:t>
      </w:r>
      <w:r w:rsidR="00474832">
        <w:t xml:space="preserve"> implements SC3 for cell clustering; </w:t>
      </w:r>
      <w:r w:rsidR="00474832" w:rsidRPr="00474832">
        <w:rPr>
          <w:rFonts w:ascii="Courier New" w:hAnsi="Courier New" w:cs="Courier New"/>
        </w:rPr>
        <w:t>sc_pcnet</w:t>
      </w:r>
      <w:r w:rsidR="00474832">
        <w:t xml:space="preserve"> implments the pcNet method for network construction</w:t>
      </w:r>
      <w:r w:rsidR="00106D70">
        <w:t xml:space="preserve">; and </w:t>
      </w:r>
      <w:r w:rsidR="00106D70" w:rsidRPr="00106D70">
        <w:rPr>
          <w:rFonts w:ascii="Courier New" w:hAnsi="Courier New" w:cs="Courier New"/>
        </w:rPr>
        <w:t>sc_tscan</w:t>
      </w:r>
      <w:r w:rsidR="00106D70">
        <w:t xml:space="preserve"> implments TSCAN for trajectory analysis </w:t>
      </w:r>
      <w:r w:rsidR="00474832">
        <w:t>.</w:t>
      </w:r>
      <w:r w:rsidR="00A84152">
        <w:t xml:space="preserve"> We developed functions that perform tasks commonly shared in many analytical tools. For example, scGEAToolbox contains a function that uses different methods to </w:t>
      </w:r>
      <w:r w:rsidR="00A84152" w:rsidRPr="00A84152">
        <w:t xml:space="preserve">compute </w:t>
      </w:r>
      <w:r w:rsidR="00A84152">
        <w:t xml:space="preserve">the </w:t>
      </w:r>
      <w:r w:rsidR="00A84152" w:rsidRPr="00A84152">
        <w:t>cell-to-cell similarity matrix</w:t>
      </w:r>
      <w:r w:rsidR="00A84152">
        <w:t xml:space="preserve"> and another function that different methods to estimate the number of clusters. We believe these “modular” functions can be utilized in the development of new algorithms. In scGEAToolbox, </w:t>
      </w:r>
      <w:r w:rsidR="00474832">
        <w:t>a new function for visualization of gene</w:t>
      </w:r>
      <w:r w:rsidR="00A84152">
        <w:t>s’ summary statistics was introduced</w:t>
      </w:r>
      <w:r w:rsidR="00474832">
        <w:t xml:space="preserve">. </w:t>
      </w:r>
      <w:r w:rsidR="00A84152">
        <w:t>The</w:t>
      </w:r>
      <w:r w:rsidR="00474832">
        <w:t xml:space="preserve"> method </w:t>
      </w:r>
      <w:r w:rsidR="00474832" w:rsidRPr="003A01E2">
        <w:rPr>
          <w:noProof/>
        </w:rPr>
        <w:t>is based</w:t>
      </w:r>
      <w:r w:rsidR="00474832">
        <w:t xml:space="preserve"> on the 3D spline fit curve in a space defined by expression mean (µ), CV, and the dropout rate (</w:t>
      </w:r>
      <w:r w:rsidR="00474832" w:rsidRPr="003A01E2">
        <w:rPr>
          <w:noProof/>
        </w:rPr>
        <w:t>r</w:t>
      </w:r>
      <w:r w:rsidR="00474832" w:rsidRPr="003A01E2">
        <w:rPr>
          <w:noProof/>
          <w:vertAlign w:val="subscript"/>
        </w:rPr>
        <w:t>drop</w:t>
      </w:r>
      <w:r w:rsidR="00474832">
        <w:t>) of genes.</w:t>
      </w:r>
      <w:r w:rsidR="00A84152">
        <w:t xml:space="preserve"> It can be applied to identify HDGs, i.e., genes with the cross-cell expression feature (involving µ, CV, and </w:t>
      </w:r>
      <w:r w:rsidR="00A84152" w:rsidRPr="003A01E2">
        <w:rPr>
          <w:noProof/>
        </w:rPr>
        <w:t>r</w:t>
      </w:r>
      <w:r w:rsidR="00A84152" w:rsidRPr="003A01E2">
        <w:rPr>
          <w:noProof/>
          <w:vertAlign w:val="subscript"/>
        </w:rPr>
        <w:t>drop</w:t>
      </w:r>
      <w:r w:rsidR="00A84152">
        <w:t xml:space="preserve">) deviated from the </w:t>
      </w:r>
      <w:r w:rsidR="00A84152" w:rsidRPr="001B11CE">
        <w:rPr>
          <w:noProof/>
        </w:rPr>
        <w:t>majority</w:t>
      </w:r>
      <w:r w:rsidR="00A84152">
        <w:t xml:space="preserve"> of other genes (Fig. 1, upper right). In addition to</w:t>
      </w:r>
      <w:r w:rsidR="00106D70">
        <w:t xml:space="preserve"> its own implementations,</w:t>
      </w:r>
      <w:r w:rsidR="00A84152">
        <w:t xml:space="preserve"> </w:t>
      </w:r>
      <w:r w:rsidR="00106D70">
        <w:t xml:space="preserve">scGEAToolbox incorporates a plethora of existing analytical tools, namely Combat, HCP, MAGIC, </w:t>
      </w:r>
      <w:r w:rsidR="00106D70" w:rsidRPr="00106D70">
        <w:t>mc</w:t>
      </w:r>
      <w:r w:rsidR="00106D70">
        <w:t>I</w:t>
      </w:r>
      <w:r w:rsidR="00106D70" w:rsidRPr="00106D70">
        <w:t>mpute</w:t>
      </w:r>
      <w:r w:rsidR="00106D70">
        <w:t xml:space="preserve">, fitSNE, PHATE, UMAP, Gorilla, Enrichr, GSEA Preranked, GENIE3, SCode, Monocle 2, simlr, SinNLRR, soptsc, and so on. </w:t>
      </w:r>
    </w:p>
    <w:p w:rsidR="00AA3F39" w:rsidRDefault="008D2891" w:rsidP="00766ED8">
      <w:pPr>
        <w:pStyle w:val="para1"/>
        <w:ind w:firstLine="0"/>
      </w:pPr>
      <w:r>
        <w:t xml:space="preserve">A truncated data set derived from </w:t>
      </w:r>
      <w:r w:rsidR="00A03083" w:rsidRPr="00A03083">
        <w:t>GSM3204305</w:t>
      </w:r>
      <w:r w:rsidR="000B11FC">
        <w:t xml:space="preserve"> and</w:t>
      </w:r>
      <w:r w:rsidR="00A03083" w:rsidRPr="00A03083">
        <w:t xml:space="preserve"> GSM3204304</w:t>
      </w:r>
      <w:r w:rsidR="00A03083">
        <w:t xml:space="preserve"> </w:t>
      </w:r>
      <w:r>
        <w:t>is provided as example data i</w:t>
      </w:r>
      <w:r w:rsidR="00A03083">
        <w:t xml:space="preserve">n one of </w:t>
      </w:r>
      <w:r w:rsidR="005C1612">
        <w:t xml:space="preserve">the </w:t>
      </w:r>
      <w:r w:rsidR="00A03083">
        <w:t>subfolders of scGEApp</w:t>
      </w:r>
      <w:r w:rsidR="000B11FC">
        <w:t xml:space="preserve"> to allow users to identify g</w:t>
      </w:r>
      <w:r w:rsidR="00A03083">
        <w:t xml:space="preserve">enes </w:t>
      </w:r>
      <w:r w:rsidR="000B11FC">
        <w:t>play a role in tissue</w:t>
      </w:r>
      <w:r w:rsidR="00A03083">
        <w:t xml:space="preserve"> </w:t>
      </w:r>
      <w:r w:rsidR="000B11FC">
        <w:t>structural remolding</w:t>
      </w:r>
      <w:r w:rsidR="00A03083">
        <w:t xml:space="preserve"> in idiopathic pulmonary fibrosis lungs.</w:t>
      </w:r>
      <w:r w:rsidR="00AA3F39">
        <w:t xml:space="preserve">  </w:t>
      </w:r>
    </w:p>
    <w:p w:rsidR="00C93B0D" w:rsidRDefault="00C93B0D" w:rsidP="00A03083">
      <w:pPr>
        <w:pStyle w:val="para1"/>
        <w:ind w:firstLine="0"/>
      </w:pPr>
    </w:p>
    <w:p w:rsidR="00BA769D" w:rsidRDefault="00A03083" w:rsidP="001274D2">
      <w:pPr>
        <w:pStyle w:val="para-first"/>
      </w:pPr>
      <w:r>
        <w:t xml:space="preserve">In summary, scGEApp </w:t>
      </w:r>
      <w:r w:rsidR="001274D2">
        <w:t xml:space="preserve">is designed and developed to provide better data analysis support for </w:t>
      </w:r>
      <w:r>
        <w:t>scRNA-seq data. It makes two</w:t>
      </w:r>
      <w:r w:rsidR="001274D2">
        <w:t xml:space="preserve"> key contributions: </w:t>
      </w:r>
      <w:r w:rsidR="00E91FC8">
        <w:t xml:space="preserve">(1) introducing a non-parametric, 3D spline-based feature selection method, and (2) defining an easy-to-use GUI for </w:t>
      </w:r>
      <w:r w:rsidR="00E91FC8" w:rsidRPr="003A01E2">
        <w:rPr>
          <w:noProof/>
        </w:rPr>
        <w:t>a number of</w:t>
      </w:r>
      <w:r w:rsidR="00E91FC8">
        <w:t xml:space="preserve"> commonly used methods in scRNA-seq data analysis. We anticipate that these two key </w:t>
      </w:r>
      <w:r w:rsidR="00E91FC8">
        <w:t>features will make sc</w:t>
      </w:r>
      <w:r w:rsidR="001274D2">
        <w:t>GEA</w:t>
      </w:r>
      <w:r w:rsidR="00E91FC8">
        <w:t>pp</w:t>
      </w:r>
      <w:r w:rsidR="001274D2">
        <w:t xml:space="preserve"> a </w:t>
      </w:r>
      <w:r w:rsidR="00E91FC8">
        <w:t xml:space="preserve">useful tool </w:t>
      </w:r>
      <w:r w:rsidR="001274D2">
        <w:t xml:space="preserve">for researchers to conduct </w:t>
      </w:r>
      <w:r w:rsidR="00E91FC8">
        <w:t>feature selection</w:t>
      </w:r>
      <w:r w:rsidR="001274D2">
        <w:t xml:space="preserve"> analysis</w:t>
      </w:r>
      <w:r w:rsidR="00E91FC8">
        <w:t xml:space="preserve"> with scRNA-seq data </w:t>
      </w:r>
      <w:r w:rsidR="001274D2">
        <w:t>more effectively.</w:t>
      </w:r>
    </w:p>
    <w:p w:rsidR="000013D7" w:rsidRDefault="000013D7" w:rsidP="001274D2">
      <w:pPr>
        <w:pStyle w:val="para-first"/>
      </w:pPr>
      <w:r>
        <w:t xml:space="preserve">In the development of our feature selection method, we considered three summary statistics of scRNA-seq expression for each gene: mean, CV, and dropout rate. Mean </w:t>
      </w:r>
      <w:r w:rsidRPr="003A01E2">
        <w:rPr>
          <w:noProof/>
        </w:rPr>
        <w:t>and</w:t>
      </w:r>
      <w:r>
        <w:t xml:space="preserve"> CV </w:t>
      </w:r>
      <w:r w:rsidRPr="003A01E2">
        <w:rPr>
          <w:noProof/>
        </w:rPr>
        <w:t>are computed</w:t>
      </w:r>
      <w:r>
        <w:t xml:space="preserve"> across cells without removing zeros, and the dropout rate </w:t>
      </w:r>
      <w:r w:rsidRPr="003A01E2">
        <w:rPr>
          <w:noProof/>
        </w:rPr>
        <w:t>is computed</w:t>
      </w:r>
      <w:r>
        <w:t xml:space="preserve"> as the fraction of cells with zero expression for the given gene. Every gene </w:t>
      </w:r>
      <w:r w:rsidRPr="003A01E2">
        <w:rPr>
          <w:noProof/>
        </w:rPr>
        <w:t>is characterized</w:t>
      </w:r>
      <w:r>
        <w:t xml:space="preserve"> by these three variables and has its </w:t>
      </w:r>
      <w:r w:rsidRPr="003A01E2">
        <w:rPr>
          <w:noProof/>
        </w:rPr>
        <w:t>own</w:t>
      </w:r>
      <w:r>
        <w:t xml:space="preserve"> unique position in the 3D space defined by the three variables. We used real droplet-based scRNA-seq data (</w:t>
      </w:r>
      <w:r w:rsidRPr="00475585">
        <w:t>BioProject</w:t>
      </w:r>
      <w:r>
        <w:t xml:space="preserve">: </w:t>
      </w:r>
      <w:r w:rsidRPr="00475585">
        <w:t>PRJNA508890</w:t>
      </w:r>
      <w:r>
        <w:t xml:space="preserve">) to show the distribution of genes in such a 3D space: data points (genes) form an ‘S’-shaped manifold (Fig. 1). To fit the curve, we used function </w:t>
      </w:r>
      <w:r w:rsidRPr="00475585">
        <w:t>SPLINEFIT</w:t>
      </w:r>
      <w:r>
        <w:t xml:space="preserve"> (</w:t>
      </w:r>
      <w:r w:rsidRPr="00475585">
        <w:t>by Jonas Lundgren</w:t>
      </w:r>
      <w:r>
        <w:t xml:space="preserve">). This function handles noisy data and removing unwanted oscillations in the spline curve from noisy data. We compute, </w:t>
      </w:r>
      <w:r w:rsidRPr="00C75D78">
        <w:rPr>
          <w:i/>
        </w:rPr>
        <w:t>d</w:t>
      </w:r>
      <w:r>
        <w:t xml:space="preserve">, the shortest distance from each data point to the spline curve, and use it as the feature of the gene. Genes with </w:t>
      </w:r>
      <w:r w:rsidRPr="001B11CE">
        <w:rPr>
          <w:noProof/>
        </w:rPr>
        <w:t>large</w:t>
      </w:r>
      <w:r>
        <w:t xml:space="preserve"> </w:t>
      </w:r>
      <w:r w:rsidRPr="00C75D78">
        <w:rPr>
          <w:i/>
        </w:rPr>
        <w:t>d</w:t>
      </w:r>
      <w:r>
        <w:t xml:space="preserve"> are called highly deviated genes (HDGs). The source code of scGEApp is provided free for academic use, </w:t>
      </w:r>
      <w:r w:rsidRPr="001B11CE">
        <w:rPr>
          <w:noProof/>
        </w:rPr>
        <w:t>and</w:t>
      </w:r>
      <w:r>
        <w:t xml:space="preserve"> stand-alone applications of scGEApp are provided for all major platforms with or without Matlab installed.</w:t>
      </w:r>
    </w:p>
    <w:p w:rsidR="00834F54" w:rsidRDefault="00834F54" w:rsidP="001274D2">
      <w:pPr>
        <w:pStyle w:val="para-first"/>
      </w:pPr>
    </w:p>
    <w:p w:rsidR="00834F54" w:rsidRDefault="00834F54" w:rsidP="00834F54">
      <w:pPr>
        <w:pStyle w:val="para1"/>
        <w:ind w:firstLine="0"/>
        <w:rPr>
          <w:noProof/>
        </w:rPr>
      </w:pPr>
      <w:r>
        <w:t xml:space="preserve">Applications of scRNA-seq include (1) identification of cell types in a sample and (2) characterization of variability across individual cells of the same cell type. The latter application has gained a growing attention because, within an ensemble of identical cells, cell-to-cell </w:t>
      </w:r>
      <w:r w:rsidRPr="003E32FE">
        <w:t>varia</w:t>
      </w:r>
      <w:r>
        <w:t xml:space="preserve">tion often indicates a diversity of hidden functional capacities that facilitate collective behavior </w:t>
      </w:r>
      <w:r w:rsidRPr="000E6F97">
        <w:rPr>
          <w:noProof/>
        </w:rPr>
        <w:t xml:space="preserve">in </w:t>
      </w:r>
      <w:r w:rsidRPr="00D952EF">
        <w:rPr>
          <w:noProof/>
        </w:rPr>
        <w:t>tissue function and</w:t>
      </w:r>
      <w:r>
        <w:rPr>
          <w:noProof/>
        </w:rPr>
        <w:t xml:space="preserve"> normal</w:t>
      </w:r>
      <w:r w:rsidRPr="00D952EF">
        <w:rPr>
          <w:noProof/>
        </w:rPr>
        <w:t xml:space="preserve"> development</w:t>
      </w:r>
      <w:r>
        <w:rPr>
          <w:noProof/>
        </w:rPr>
        <w:t>,</w:t>
      </w:r>
      <w:r>
        <w:t xml:space="preserve"> and the change of this functional diversity may </w:t>
      </w:r>
      <w:r w:rsidRPr="006E2E26">
        <w:rPr>
          <w:noProof/>
        </w:rPr>
        <w:t>be associated</w:t>
      </w:r>
      <w:r>
        <w:t xml:space="preserve"> with disease</w:t>
      </w:r>
      <w:r w:rsidRPr="00D952EF">
        <w:rPr>
          <w:noProof/>
        </w:rPr>
        <w:t xml:space="preserve"> development</w:t>
      </w:r>
      <w:r>
        <w:rPr>
          <w:noProof/>
        </w:rPr>
        <w:t xml:space="preserve"> </w:t>
      </w:r>
      <w:r>
        <w:rPr>
          <w:noProof/>
        </w:rPr>
        <w:fldChar w:fldCharType="begin">
          <w:fldData xml:space="preserve">PEVuZE5vdGU+PENpdGU+PEF1dGhvcj5IYWdhaTwvQXV0aG9yPjxZZWFyPjIwMTg8L1llYXI+PFJl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</w:fldData>
        </w:fldChar>
      </w:r>
      <w:r>
        <w:rPr>
          <w:noProof/>
        </w:rPr>
        <w:instrText xml:space="preserve"> ADDIN EN.CITE </w:instrText>
      </w:r>
      <w:r>
        <w:rPr>
          <w:noProof/>
        </w:rPr>
        <w:fldChar w:fldCharType="begin">
          <w:fldData xml:space="preserve">PEVuZE5vdGU+PENpdGU+PEF1dGhvcj5IYWdhaTwvQXV0aG9yPjxZZWFyPjIwMTg8L1llYXI+PFJl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Habiel, et al., 2018; Hagai, et al., 2018)</w:t>
      </w:r>
      <w:r>
        <w:rPr>
          <w:noProof/>
        </w:rPr>
        <w:fldChar w:fldCharType="end"/>
      </w:r>
      <w:r>
        <w:rPr>
          <w:noProof/>
        </w:rPr>
        <w:t xml:space="preserve">. Nevertheless, characterizing cell-to-cell variation in gene expression remains challenging because </w:t>
      </w:r>
      <w:r w:rsidRPr="006E2E26">
        <w:rPr>
          <w:noProof/>
        </w:rPr>
        <w:t>scRNA-seq data is often confounded by nuisance technical effects</w:t>
      </w:r>
      <w:r w:rsidRPr="00871973">
        <w:rPr>
          <w:noProof/>
        </w:rPr>
        <w:t>.</w:t>
      </w:r>
      <w:r>
        <w:rPr>
          <w:noProof/>
        </w:rPr>
        <w:t xml:space="preserve"> </w:t>
      </w:r>
    </w:p>
    <w:p w:rsidR="00834F54" w:rsidRDefault="00834F54" w:rsidP="00834F54">
      <w:pPr>
        <w:pStyle w:val="para1"/>
        <w:ind w:firstLine="0"/>
      </w:pPr>
      <w:r>
        <w:t>Feature selection is t</w:t>
      </w:r>
      <w:r w:rsidRPr="00E46B56">
        <w:t xml:space="preserve">he </w:t>
      </w:r>
      <w:r>
        <w:t xml:space="preserve">statistic </w:t>
      </w:r>
      <w:r w:rsidRPr="00E46B56">
        <w:t>process of selecting a subset of relevant features</w:t>
      </w:r>
      <w:r>
        <w:t>,</w:t>
      </w:r>
      <w:r w:rsidRPr="00E46B56">
        <w:t xml:space="preserve"> variables</w:t>
      </w:r>
      <w:r>
        <w:t>, or</w:t>
      </w:r>
      <w:r w:rsidRPr="00E46B56">
        <w:t xml:space="preserve"> predictors for use in model construction.</w:t>
      </w:r>
      <w:r>
        <w:t xml:space="preserve"> </w:t>
      </w:r>
    </w:p>
    <w:p w:rsidR="00834F54" w:rsidRDefault="00834F54" w:rsidP="00834F54">
      <w:pPr>
        <w:pStyle w:val="para1"/>
        <w:ind w:firstLine="0"/>
      </w:pPr>
      <w:r>
        <w:rPr>
          <w:color w:val="000000"/>
          <w:shd w:val="clear" w:color="auto" w:fill="FFFFFF"/>
        </w:rPr>
        <w:t>During the last two decades, feature selection techniques have become an active and fruitful research field in machine learning [</w:t>
      </w:r>
      <w:hyperlink r:id="rId12" w:anchor="bb0005" w:history="1">
        <w:r>
          <w:rPr>
            <w:rStyle w:val="Hyperlink"/>
            <w:color w:val="642A8F"/>
            <w:shd w:val="clear" w:color="auto" w:fill="FFFFFF"/>
          </w:rPr>
          <w:t>[1]</w:t>
        </w:r>
      </w:hyperlink>
      <w:r>
        <w:rPr>
          <w:color w:val="000000"/>
          <w:shd w:val="clear" w:color="auto" w:fill="FFFFFF"/>
        </w:rPr>
        <w:t>, </w:t>
      </w:r>
      <w:hyperlink r:id="rId13" w:anchor="bb0010" w:history="1">
        <w:r>
          <w:rPr>
            <w:rStyle w:val="Hyperlink"/>
            <w:color w:val="642A8F"/>
            <w:shd w:val="clear" w:color="auto" w:fill="FFFFFF"/>
          </w:rPr>
          <w:t>[2]</w:t>
        </w:r>
      </w:hyperlink>
      <w:r>
        <w:rPr>
          <w:color w:val="000000"/>
          <w:shd w:val="clear" w:color="auto" w:fill="FFFFFF"/>
        </w:rPr>
        <w:t>, </w:t>
      </w:r>
      <w:hyperlink r:id="rId14" w:anchor="bb0015" w:history="1">
        <w:r>
          <w:rPr>
            <w:rStyle w:val="Hyperlink"/>
            <w:color w:val="642A8F"/>
            <w:shd w:val="clear" w:color="auto" w:fill="FFFFFF"/>
          </w:rPr>
          <w:t>[3]</w:t>
        </w:r>
      </w:hyperlink>
      <w:r>
        <w:rPr>
          <w:color w:val="000000"/>
          <w:shd w:val="clear" w:color="auto" w:fill="FFFFFF"/>
        </w:rPr>
        <w:t>, </w:t>
      </w:r>
      <w:hyperlink r:id="rId15" w:anchor="bb0020" w:history="1">
        <w:r>
          <w:rPr>
            <w:rStyle w:val="Hyperlink"/>
            <w:color w:val="642A8F"/>
            <w:shd w:val="clear" w:color="auto" w:fill="FFFFFF"/>
          </w:rPr>
          <w:t>[4]</w:t>
        </w:r>
      </w:hyperlink>
      <w:r>
        <w:rPr>
          <w:color w:val="000000"/>
          <w:shd w:val="clear" w:color="auto" w:fill="FFFFFF"/>
        </w:rPr>
        <w:t>], pattern recognition [</w:t>
      </w:r>
      <w:hyperlink r:id="rId16" w:anchor="bb0025" w:history="1">
        <w:r>
          <w:rPr>
            <w:rStyle w:val="Hyperlink"/>
            <w:color w:val="642A8F"/>
            <w:shd w:val="clear" w:color="auto" w:fill="FFFFFF"/>
          </w:rPr>
          <w:t>5</w:t>
        </w:r>
      </w:hyperlink>
      <w:r>
        <w:rPr>
          <w:color w:val="000000"/>
          <w:shd w:val="clear" w:color="auto" w:fill="FFFFFF"/>
        </w:rPr>
        <w:t>,</w:t>
      </w:r>
      <w:hyperlink r:id="rId17" w:anchor="bb0030" w:history="1">
        <w:r>
          <w:rPr>
            <w:rStyle w:val="Hyperlink"/>
            <w:color w:val="642A8F"/>
            <w:shd w:val="clear" w:color="auto" w:fill="FFFFFF"/>
          </w:rPr>
          <w:t>6</w:t>
        </w:r>
      </w:hyperlink>
      <w:r>
        <w:rPr>
          <w:color w:val="000000"/>
          <w:shd w:val="clear" w:color="auto" w:fill="FFFFFF"/>
        </w:rPr>
        <w:t>], and bioinformatics [</w:t>
      </w:r>
      <w:hyperlink r:id="rId18" w:anchor="bb0035" w:history="1">
        <w:r>
          <w:rPr>
            <w:rStyle w:val="Hyperlink"/>
            <w:color w:val="642A8F"/>
            <w:shd w:val="clear" w:color="auto" w:fill="FFFFFF"/>
          </w:rPr>
          <w:t>[7]</w:t>
        </w:r>
      </w:hyperlink>
      <w:r>
        <w:rPr>
          <w:color w:val="000000"/>
          <w:shd w:val="clear" w:color="auto" w:fill="FFFFFF"/>
        </w:rPr>
        <w:t>, </w:t>
      </w:r>
      <w:hyperlink r:id="rId19" w:anchor="bb0040" w:history="1">
        <w:r>
          <w:rPr>
            <w:rStyle w:val="Hyperlink"/>
            <w:color w:val="642A8F"/>
            <w:shd w:val="clear" w:color="auto" w:fill="FFFFFF"/>
          </w:rPr>
          <w:t>[8]</w:t>
        </w:r>
      </w:hyperlink>
      <w:r>
        <w:rPr>
          <w:color w:val="000000"/>
          <w:shd w:val="clear" w:color="auto" w:fill="FFFFFF"/>
        </w:rPr>
        <w:t>, </w:t>
      </w:r>
      <w:hyperlink r:id="rId20" w:anchor="bb0045" w:history="1">
        <w:r>
          <w:rPr>
            <w:rStyle w:val="Hyperlink"/>
            <w:color w:val="642A8F"/>
            <w:shd w:val="clear" w:color="auto" w:fill="FFFFFF"/>
          </w:rPr>
          <w:t>[9]</w:t>
        </w:r>
      </w:hyperlink>
      <w:r>
        <w:rPr>
          <w:color w:val="000000"/>
          <w:shd w:val="clear" w:color="auto" w:fill="FFFFFF"/>
        </w:rPr>
        <w:t>]. Feature selection, a.k.a. Variable selection or gene selection (in bioinformatics), is the process of selecting a subset of relevant features for model construction or interpretation of results. It improves model predictive accuracy and reduces model complexity by eliminating irrelevant and redundant features and provides a better understanding of the underlying processes [</w:t>
      </w:r>
      <w:hyperlink r:id="rId21" w:anchor="bb0050" w:history="1">
        <w:r>
          <w:rPr>
            <w:rStyle w:val="Hyperlink"/>
            <w:color w:val="642A8F"/>
            <w:shd w:val="clear" w:color="auto" w:fill="FFFFFF"/>
          </w:rPr>
          <w:t>10</w:t>
        </w:r>
      </w:hyperlink>
      <w:r>
        <w:rPr>
          <w:color w:val="000000"/>
          <w:shd w:val="clear" w:color="auto" w:fill="FFFFFF"/>
        </w:rPr>
        <w:t>]. </w:t>
      </w:r>
    </w:p>
    <w:p w:rsidR="00834F54" w:rsidRDefault="00834F54" w:rsidP="00834F54">
      <w:pPr>
        <w:pStyle w:val="para1"/>
        <w:ind w:firstLine="0"/>
      </w:pPr>
    </w:p>
    <w:p w:rsidR="00834F54" w:rsidRDefault="00834F54" w:rsidP="00834F54">
      <w:pPr>
        <w:pStyle w:val="para-first"/>
      </w:pPr>
      <w:r>
        <w:t xml:space="preserve">In the scRNA-seq analysis, feature selection can be used to control for nuisance factors of technical noise and select biologically meaningful genes, e.g., highly </w:t>
      </w:r>
      <w:r w:rsidRPr="00A41C31">
        <w:t>variable gene</w:t>
      </w:r>
      <w:r>
        <w:t>s (</w:t>
      </w:r>
      <w:r w:rsidRPr="006E2E26">
        <w:rPr>
          <w:noProof/>
        </w:rPr>
        <w:t>HVGs</w:t>
      </w:r>
      <w:r>
        <w:t xml:space="preserve">) that </w:t>
      </w:r>
      <w:r w:rsidRPr="00E51253">
        <w:t>driv</w:t>
      </w:r>
      <w:r>
        <w:t xml:space="preserve">e the </w:t>
      </w:r>
      <w:r w:rsidRPr="00E51253">
        <w:t xml:space="preserve">heterogeneity across </w:t>
      </w:r>
      <w:r>
        <w:t xml:space="preserve">cells in </w:t>
      </w:r>
      <w:r w:rsidRPr="00E51253">
        <w:t>a population</w:t>
      </w:r>
      <w:r>
        <w:t xml:space="preserve"> </w:t>
      </w:r>
      <w:r>
        <w:fldChar w:fldCharType="begin"/>
      </w:r>
      <w:r>
        <w:instrText xml:space="preserve"> ADDIN EN.CITE &lt;EndNote&gt;&lt;Cite&gt;&lt;Author&gt;Brennecke&lt;/Author&gt;&lt;Year&gt;2013&lt;/Year&gt;&lt;RecNum&gt;94&lt;/RecNum&gt;&lt;DisplayText&gt;(Brennecke, et al., 2013)&lt;/DisplayText&gt;&lt;record&gt;&lt;rec-number&gt;94&lt;/rec-number&gt;&lt;foreign-keys&gt;&lt;key app="EN" db-id="pe52pase0t0ef2e95sgpxzwrwfrzp2x9vv2p" timestamp="1562350805"&gt;94&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fldChar w:fldCharType="separate"/>
      </w:r>
      <w:r>
        <w:rPr>
          <w:noProof/>
        </w:rPr>
        <w:t>(</w:t>
      </w:r>
      <w:r w:rsidRPr="006E2E26">
        <w:rPr>
          <w:noProof/>
        </w:rPr>
        <w:t>Brennecke,</w:t>
      </w:r>
      <w:r>
        <w:rPr>
          <w:noProof/>
        </w:rPr>
        <w:t xml:space="preserve"> et al., 2013)</w:t>
      </w:r>
      <w:r>
        <w:fldChar w:fldCharType="end"/>
      </w:r>
      <w:r>
        <w:t xml:space="preserve">. Feature selection algorithm can be parametric or nonparametric. In parametric modeling, each data point is treated as a random variable, i.e.,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is the expression of gene </w:t>
      </w:r>
      <w:r w:rsidRPr="00B90763">
        <w:rPr>
          <w:i/>
        </w:rPr>
        <w:t>i</w:t>
      </w:r>
      <w:r>
        <w:t xml:space="preserve"> in cell </w:t>
      </w:r>
      <w:r w:rsidRPr="00B90763">
        <w:rPr>
          <w:i/>
        </w:rPr>
        <w:t>j</w:t>
      </w:r>
      <w:r>
        <w:t xml:space="preserve"> (for </w:t>
      </w:r>
      <m:oMath>
        <m:r>
          <w:rPr>
            <w:rFonts w:ascii="Cambria Math" w:hAnsi="Cambria Math"/>
          </w:rPr>
          <m:t xml:space="preserve">i=1,…, n </m:t>
        </m:r>
      </m:oMath>
      <w:r>
        <w:t xml:space="preserve">and </w:t>
      </w:r>
      <m:oMath>
        <m:r>
          <w:rPr>
            <w:rFonts w:ascii="Cambria Math" w:hAnsi="Cambria Math"/>
          </w:rPr>
          <m:t>j=1,…,m</m:t>
        </m:r>
      </m:oMath>
      <w:r>
        <w:t xml:space="preserve">), and fit a parametric statistical model to this variable. </w:t>
      </w:r>
      <w:r w:rsidRPr="006E2E26">
        <w:t>Once these models have been fit to the data, they can then be used for various downstream tasks such as normalization, imputation, and clustering.</w:t>
      </w:r>
      <w:r>
        <w:t xml:space="preserve"> On the other hand, in nonparametric settings, such probabilistic modeling is not explicitly employed. Although a number of parametric and nonparametric algorithms and tools have been developed for feature selection with scRNA-seq data, different methods </w:t>
      </w:r>
      <w:r>
        <w:lastRenderedPageBreak/>
        <w:t xml:space="preserve">capture different aspects of gene features. </w:t>
      </w:r>
      <w:r>
        <w:rPr>
          <w:b/>
          <w:bCs/>
          <w:noProof/>
          <w:lang w:eastAsia="zh-CN"/>
        </w:rPr>
        <mc:AlternateContent>
          <mc:Choice Requires="wps">
            <w:drawing>
              <wp:anchor distT="0" distB="0" distL="114300" distR="114300" simplePos="0" relativeHeight="251659776" behindDoc="0" locked="0" layoutInCell="1" allowOverlap="0" wp14:anchorId="3B28AFFE" wp14:editId="22F46A15">
                <wp:simplePos x="0" y="0"/>
                <wp:positionH relativeFrom="column">
                  <wp:posOffset>-635</wp:posOffset>
                </wp:positionH>
                <wp:positionV relativeFrom="margin">
                  <wp:posOffset>-22860</wp:posOffset>
                </wp:positionV>
                <wp:extent cx="2906395" cy="2304415"/>
                <wp:effectExtent l="0" t="0" r="27305" b="19685"/>
                <wp:wrapTopAndBottom/>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2304415"/>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pPr>
                            <w:r>
                              <w:rPr>
                                <w:noProof/>
                                <w:lang w:eastAsia="zh-CN"/>
                              </w:rPr>
                              <w:drawing>
                                <wp:inline distT="0" distB="0" distL="0" distR="0" wp14:anchorId="620E49FA" wp14:editId="5938E0AC">
                                  <wp:extent cx="2903855" cy="1903730"/>
                                  <wp:effectExtent l="0" t="0" r="0" b="1270"/>
                                  <wp:docPr id="4" name="Picture 4"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3855" cy="1903730"/>
                                          </a:xfrm>
                                          <a:prstGeom prst="rect">
                                            <a:avLst/>
                                          </a:prstGeom>
                                          <a:noFill/>
                                          <a:ln>
                                            <a:noFill/>
                                          </a:ln>
                                        </pic:spPr>
                                      </pic:pic>
                                    </a:graphicData>
                                  </a:graphic>
                                </wp:inline>
                              </w:drawing>
                            </w:r>
                            <w:r w:rsidRPr="00BE5EE2">
                              <w:rPr>
                                <w:b/>
                                <w:bCs/>
                                <w:sz w:val="13"/>
                                <w:szCs w:val="13"/>
                              </w:rPr>
                              <w:t>Fig. 1.</w:t>
                            </w:r>
                            <w:r w:rsidRPr="00BE5EE2">
                              <w:rPr>
                                <w:b/>
                                <w:bCs/>
                                <w:sz w:val="13"/>
                                <w:szCs w:val="13"/>
                              </w:rPr>
                              <w:t> </w:t>
                            </w:r>
                            <w:r w:rsidRPr="008B5AAA">
                              <w:t xml:space="preserve"> </w:t>
                            </w:r>
                            <w:r w:rsidRPr="008B5AAA">
                              <w:rPr>
                                <w:b/>
                                <w:sz w:val="13"/>
                                <w:szCs w:val="13"/>
                              </w:rPr>
                              <w:t>Screenshot</w:t>
                            </w:r>
                            <w:r w:rsidR="00AA3F39">
                              <w:rPr>
                                <w:b/>
                                <w:sz w:val="13"/>
                                <w:szCs w:val="13"/>
                              </w:rPr>
                              <w:t>s</w:t>
                            </w:r>
                            <w:r w:rsidRPr="008B5AAA">
                              <w:rPr>
                                <w:b/>
                                <w:sz w:val="13"/>
                                <w:szCs w:val="13"/>
                              </w:rPr>
                              <w:t xml:space="preserve"> of an execution of</w:t>
                            </w:r>
                            <w:r>
                              <w:rPr>
                                <w:b/>
                                <w:sz w:val="13"/>
                                <w:szCs w:val="13"/>
                              </w:rPr>
                              <w:t xml:space="preserve"> scGEApp</w:t>
                            </w:r>
                            <w:r w:rsidR="00CC4E44">
                              <w:rPr>
                                <w:b/>
                                <w:sz w:val="13"/>
                                <w:szCs w:val="13"/>
                              </w:rPr>
                              <w:t>,</w:t>
                            </w:r>
                            <w:r w:rsidR="00AA3F39">
                              <w:rPr>
                                <w:b/>
                                <w:sz w:val="13"/>
                                <w:szCs w:val="13"/>
                              </w:rPr>
                              <w:t xml:space="preserve"> part of scGEAToolbox GUIs</w:t>
                            </w:r>
                            <w:r w:rsidRPr="005F50A7">
                              <w:rPr>
                                <w:b/>
                                <w:sz w:val="13"/>
                                <w:szCs w:val="13"/>
                              </w:rPr>
                              <w:t>.</w:t>
                            </w:r>
                          </w:p>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28AFFE" id="_x0000_t202" coordsize="21600,21600" o:spt="202" path="m,l,21600r21600,l21600,xe">
                <v:stroke joinstyle="miter"/>
                <v:path gradientshapeok="t" o:connecttype="rect"/>
              </v:shapetype>
              <v:shape id="Text Box 3" o:spid="_x0000_s1026" type="#_x0000_t202" style="position:absolute;left:0;text-align:left;margin-left:-.05pt;margin-top:-1.8pt;width:228.85pt;height:181.4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" o:allowoverlap="f" filled="f" strokeweight=".25pt">
                <v:textbox inset="0,0,0,0">
                  <w:txbxContent>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rPr>
                          <w:b/>
                          <w:bCs/>
                          <w:sz w:val="13"/>
                          <w:szCs w:val="13"/>
                        </w:rPr>
                      </w:pPr>
                    </w:p>
                    <w:p w:rsidR="00834F54" w:rsidRDefault="00834F54" w:rsidP="00834F54">
                      <w:pPr>
                        <w:pStyle w:val="FigureCaption"/>
                        <w:spacing w:after="360"/>
                      </w:pPr>
                      <w:r>
                        <w:rPr>
                          <w:noProof/>
                          <w:lang w:eastAsia="zh-CN"/>
                        </w:rPr>
                        <w:drawing>
                          <wp:inline distT="0" distB="0" distL="0" distR="0" wp14:anchorId="620E49FA" wp14:editId="5938E0AC">
                            <wp:extent cx="2903855" cy="1903730"/>
                            <wp:effectExtent l="0" t="0" r="0" b="1270"/>
                            <wp:docPr id="4" name="Picture 4"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03855" cy="1903730"/>
                                    </a:xfrm>
                                    <a:prstGeom prst="rect">
                                      <a:avLst/>
                                    </a:prstGeom>
                                    <a:noFill/>
                                    <a:ln>
                                      <a:noFill/>
                                    </a:ln>
                                  </pic:spPr>
                                </pic:pic>
                              </a:graphicData>
                            </a:graphic>
                          </wp:inline>
                        </w:drawing>
                      </w:r>
                      <w:r w:rsidRPr="00BE5EE2">
                        <w:rPr>
                          <w:b/>
                          <w:bCs/>
                          <w:sz w:val="13"/>
                          <w:szCs w:val="13"/>
                        </w:rPr>
                        <w:t>Fig. 1.</w:t>
                      </w:r>
                      <w:r w:rsidRPr="00BE5EE2">
                        <w:rPr>
                          <w:b/>
                          <w:bCs/>
                          <w:sz w:val="13"/>
                          <w:szCs w:val="13"/>
                        </w:rPr>
                        <w:t> </w:t>
                      </w:r>
                      <w:r w:rsidRPr="008B5AAA">
                        <w:t xml:space="preserve"> </w:t>
                      </w:r>
                      <w:r w:rsidRPr="008B5AAA">
                        <w:rPr>
                          <w:b/>
                          <w:sz w:val="13"/>
                          <w:szCs w:val="13"/>
                        </w:rPr>
                        <w:t>Screenshot</w:t>
                      </w:r>
                      <w:r w:rsidR="00AA3F39">
                        <w:rPr>
                          <w:b/>
                          <w:sz w:val="13"/>
                          <w:szCs w:val="13"/>
                        </w:rPr>
                        <w:t>s</w:t>
                      </w:r>
                      <w:r w:rsidRPr="008B5AAA">
                        <w:rPr>
                          <w:b/>
                          <w:sz w:val="13"/>
                          <w:szCs w:val="13"/>
                        </w:rPr>
                        <w:t xml:space="preserve"> of an execution of</w:t>
                      </w:r>
                      <w:r>
                        <w:rPr>
                          <w:b/>
                          <w:sz w:val="13"/>
                          <w:szCs w:val="13"/>
                        </w:rPr>
                        <w:t xml:space="preserve"> scGEApp</w:t>
                      </w:r>
                      <w:r w:rsidR="00CC4E44">
                        <w:rPr>
                          <w:b/>
                          <w:sz w:val="13"/>
                          <w:szCs w:val="13"/>
                        </w:rPr>
                        <w:t>,</w:t>
                      </w:r>
                      <w:r w:rsidR="00AA3F39">
                        <w:rPr>
                          <w:b/>
                          <w:sz w:val="13"/>
                          <w:szCs w:val="13"/>
                        </w:rPr>
                        <w:t xml:space="preserve"> part of scGEAToolbox GUIs</w:t>
                      </w:r>
                      <w:r w:rsidRPr="005F50A7">
                        <w:rPr>
                          <w:b/>
                          <w:sz w:val="13"/>
                          <w:szCs w:val="13"/>
                        </w:rPr>
                        <w:t>.</w:t>
                      </w:r>
                    </w:p>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p w:rsidR="00834F54" w:rsidRDefault="00834F54" w:rsidP="00834F54"/>
                  </w:txbxContent>
                </v:textbox>
                <w10:wrap type="topAndBottom" anchory="margin"/>
              </v:shape>
            </w:pict>
          </mc:Fallback>
        </mc:AlternateContent>
      </w:r>
      <w:r>
        <w:t xml:space="preserve">A comparative study of </w:t>
      </w:r>
      <w:r w:rsidRPr="00B209CA">
        <w:t>seven HVG analysis meth</w:t>
      </w:r>
      <w:r>
        <w:t>ods from six different packages showed that, even</w:t>
      </w:r>
      <w:r w:rsidRPr="00B209CA">
        <w:t xml:space="preserve"> </w:t>
      </w:r>
      <w:r>
        <w:t xml:space="preserve">with the same data set, </w:t>
      </w:r>
      <w:r w:rsidRPr="00B209CA">
        <w:t>different tools</w:t>
      </w:r>
      <w:r>
        <w:t xml:space="preserve"> produce</w:t>
      </w:r>
      <w:r w:rsidRPr="00B209CA">
        <w:t xml:space="preserve"> </w:t>
      </w:r>
      <w:r>
        <w:t xml:space="preserve">different </w:t>
      </w:r>
      <w:r w:rsidRPr="00B209CA">
        <w:t>resulting list</w:t>
      </w:r>
      <w:r>
        <w:t>s</w:t>
      </w:r>
      <w:r w:rsidRPr="00B209CA">
        <w:t xml:space="preserve"> of HVGs</w:t>
      </w:r>
      <w:r>
        <w:t xml:space="preserve"> </w:t>
      </w:r>
      <w:r>
        <w:fldChar w:fldCharType="begin"/>
      </w:r>
      <w:r>
        <w:instrText xml:space="preserve"> ADDIN EN.CITE &lt;EndNote&gt;&lt;Cite&gt;&lt;Author&gt;Yip&lt;/Author&gt;&lt;Year&gt;2018&lt;/Year&gt;&lt;RecNum&gt;6450&lt;/RecNum&gt;&lt;DisplayText&gt;(Yip, et al., 2018)&lt;/DisplayText&gt;&lt;record&gt;&lt;rec-number&gt;6450&lt;/rec-number&gt;&lt;foreign-keys&gt;&lt;key app="EN" db-id="d9pv9etr4pzxfmexf2jpt0xnd5ed50tvvd59" timestamp="1547756701"&gt;6450&lt;/key&gt;&lt;/foreign-keys&gt;&lt;ref-type name="Journal Article"&gt;17&lt;/ref-type&gt;&lt;contributors&gt;&lt;authors&gt;&lt;author&gt;Yip, S. H.&lt;/author&gt;&lt;author&gt;Sham, P. C.&lt;/author&gt;&lt;author&gt;Wang, J.&lt;/author&gt;&lt;/authors&gt;&lt;/contributors&gt;&lt;titles&gt;&lt;title&gt;Evaluation of tools for highly variable gene discovery from single-cell RNA-seq data&lt;/title&gt;&lt;secondary-title&gt;Brief Bioinform&lt;/secondary-title&gt;&lt;/titles&gt;&lt;periodical&gt;&lt;full-title&gt;Brief Bioinform&lt;/full-title&gt;&lt;/periodical&gt;&lt;edition&gt;2018/02/27&lt;/edition&gt;&lt;dates&gt;&lt;year&gt;2018&lt;/year&gt;&lt;pub-dates&gt;&lt;date&gt;Feb 21&lt;/date&gt;&lt;/pub-dates&gt;&lt;/dates&gt;&lt;isbn&gt;1477-4054 (Electronic)&amp;#xD;1467-5463 (Linking)&lt;/isbn&gt;&lt;accession-num&gt;29481632&lt;/accession-num&gt;&lt;urls&gt;&lt;related-urls&gt;&lt;url&gt;https://www.ncbi.nlm.nih.gov/pubmed/29481632&lt;/url&gt;&lt;/related-urls&gt;&lt;/urls&gt;&lt;electronic-resource-num&gt;10.1093/bib/bby011&lt;/electronic-resource-num&gt;&lt;/record&gt;&lt;/Cite&gt;&lt;/EndNote&gt;</w:instrText>
      </w:r>
      <w:r>
        <w:fldChar w:fldCharType="separate"/>
      </w:r>
      <w:r>
        <w:rPr>
          <w:noProof/>
        </w:rPr>
        <w:t>(Yip, et al., 2018)</w:t>
      </w:r>
      <w:r>
        <w:fldChar w:fldCharType="end"/>
      </w:r>
      <w:r>
        <w:t xml:space="preserve">. Given feature selection is an </w:t>
      </w:r>
      <w:r w:rsidRPr="00853ACD">
        <w:t>important step to identify genes contribute to cell heterogeneity</w:t>
      </w:r>
      <w:r>
        <w:t>, e</w:t>
      </w:r>
      <w:r w:rsidRPr="00853ACD">
        <w:t xml:space="preserve">ffective feature selection </w:t>
      </w:r>
      <w:r>
        <w:t>algorithms</w:t>
      </w:r>
      <w:r w:rsidRPr="00853ACD">
        <w:t xml:space="preserve"> and easy-to-use software tools are highly desired</w:t>
      </w:r>
    </w:p>
    <w:p w:rsidR="001A5509" w:rsidRDefault="00643190" w:rsidP="001A0125">
      <w:pPr>
        <w:pStyle w:val="AckHead"/>
      </w:pPr>
      <w:r w:rsidRPr="003A01E2">
        <w:rPr>
          <w:noProof/>
        </w:rPr>
        <w:t>A</w:t>
      </w:r>
      <w:r w:rsidR="001A5509" w:rsidRPr="003A01E2">
        <w:rPr>
          <w:noProof/>
        </w:rPr>
        <w:t>cknowledgements</w:t>
      </w:r>
    </w:p>
    <w:p w:rsidR="00D83B8A" w:rsidRPr="00366351" w:rsidRDefault="005C1612">
      <w:pPr>
        <w:pStyle w:val="AckText"/>
        <w:rPr>
          <w:sz w:val="14"/>
          <w:szCs w:val="14"/>
        </w:rPr>
      </w:pPr>
      <w:r>
        <w:rPr>
          <w:sz w:val="14"/>
          <w:szCs w:val="14"/>
        </w:rPr>
        <w:t>The a</w:t>
      </w:r>
      <w:r w:rsidR="00E91FC8">
        <w:rPr>
          <w:sz w:val="14"/>
          <w:szCs w:val="14"/>
        </w:rPr>
        <w:t xml:space="preserve">uthor thanks </w:t>
      </w:r>
      <w:r w:rsidR="001274D2">
        <w:rPr>
          <w:sz w:val="14"/>
          <w:szCs w:val="14"/>
        </w:rPr>
        <w:t>Jianhua Huang</w:t>
      </w:r>
      <w:r w:rsidR="00E91FC8">
        <w:rPr>
          <w:sz w:val="14"/>
          <w:szCs w:val="14"/>
        </w:rPr>
        <w:t>, Yan Zhong and Guanxiong Li for helpful discussion and inspiration during the development of this software tool</w:t>
      </w:r>
      <w:r w:rsidR="00D83B8A" w:rsidRPr="00366351">
        <w:rPr>
          <w:sz w:val="14"/>
          <w:szCs w:val="14"/>
        </w:rPr>
        <w:t>.</w:t>
      </w:r>
    </w:p>
    <w:p w:rsidR="00366351" w:rsidRPr="00366351" w:rsidRDefault="00CD55D8" w:rsidP="001A0125">
      <w:pPr>
        <w:pStyle w:val="RefHead"/>
        <w:rPr>
          <w:caps/>
        </w:rPr>
      </w:pPr>
      <w:r w:rsidRPr="00366351">
        <w:t>Funding</w:t>
      </w:r>
    </w:p>
    <w:p w:rsidR="005806E7"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 xml:space="preserve">This work has </w:t>
      </w:r>
      <w:r w:rsidRPr="003A01E2">
        <w:rPr>
          <w:rFonts w:ascii="AdvPSSAB-R" w:hAnsi="AdvPSSAB-R" w:cs="AdvPSSAB-R"/>
          <w:noProof/>
          <w:sz w:val="14"/>
          <w:szCs w:val="14"/>
          <w:lang w:val="en-GB" w:eastAsia="en-IN"/>
        </w:rPr>
        <w:t xml:space="preserve">been </w:t>
      </w:r>
      <w:r w:rsidR="005C1612" w:rsidRPr="003A01E2">
        <w:rPr>
          <w:rFonts w:ascii="AdvPSSAB-R" w:hAnsi="AdvPSSAB-R" w:cs="AdvPSSAB-R"/>
          <w:noProof/>
          <w:sz w:val="14"/>
          <w:szCs w:val="14"/>
          <w:lang w:val="en-GB" w:eastAsia="en-IN"/>
        </w:rPr>
        <w:t xml:space="preserve">partially </w:t>
      </w:r>
      <w:r w:rsidRPr="003A01E2">
        <w:rPr>
          <w:rFonts w:ascii="AdvPSSAB-R" w:hAnsi="AdvPSSAB-R" w:cs="AdvPSSAB-R"/>
          <w:noProof/>
          <w:sz w:val="14"/>
          <w:szCs w:val="14"/>
          <w:lang w:val="en-GB" w:eastAsia="en-IN"/>
        </w:rPr>
        <w:t>supported</w:t>
      </w:r>
      <w:r>
        <w:rPr>
          <w:rFonts w:ascii="AdvPSSAB-R" w:hAnsi="AdvPSSAB-R" w:cs="AdvPSSAB-R"/>
          <w:sz w:val="14"/>
          <w:szCs w:val="14"/>
          <w:lang w:val="en-GB" w:eastAsia="en-IN"/>
        </w:rPr>
        <w:t xml:space="preserve"> by </w:t>
      </w:r>
      <w:r w:rsidR="005C1612" w:rsidRPr="005C1612">
        <w:rPr>
          <w:rFonts w:ascii="AdvPSSAB-R" w:hAnsi="AdvPSSAB-R" w:cs="AdvPSSAB-R"/>
          <w:sz w:val="14"/>
          <w:szCs w:val="14"/>
          <w:lang w:val="en-GB" w:eastAsia="en-IN"/>
        </w:rPr>
        <w:t xml:space="preserve">the Texas A&amp;M </w:t>
      </w:r>
      <w:r w:rsidR="005C1612">
        <w:rPr>
          <w:rFonts w:ascii="AdvPSSAB-R" w:hAnsi="AdvPSSAB-R" w:cs="AdvPSSAB-R"/>
          <w:sz w:val="14"/>
          <w:szCs w:val="14"/>
          <w:lang w:val="en-GB" w:eastAsia="en-IN"/>
        </w:rPr>
        <w:t xml:space="preserve">University </w:t>
      </w:r>
      <w:r w:rsidR="005C1612" w:rsidRPr="005C1612">
        <w:rPr>
          <w:rFonts w:ascii="AdvPSSAB-R" w:hAnsi="AdvPSSAB-R" w:cs="AdvPSSAB-R"/>
          <w:sz w:val="14"/>
          <w:szCs w:val="14"/>
          <w:lang w:val="en-GB" w:eastAsia="en-IN"/>
        </w:rPr>
        <w:t>T3 grant and NIH grant</w:t>
      </w:r>
      <w:r w:rsidR="005C1612">
        <w:rPr>
          <w:rFonts w:ascii="AdvPSSAB-R" w:hAnsi="AdvPSSAB-R" w:cs="AdvPSSAB-R"/>
          <w:sz w:val="14"/>
          <w:szCs w:val="14"/>
          <w:lang w:val="en-GB" w:eastAsia="en-IN"/>
        </w:rPr>
        <w:t xml:space="preserve"> </w:t>
      </w:r>
      <w:r w:rsidR="005C1612" w:rsidRPr="005C1612">
        <w:rPr>
          <w:rFonts w:ascii="AdvPSSAB-R" w:hAnsi="AdvPSSAB-R" w:cs="AdvPSSAB-R"/>
          <w:sz w:val="14"/>
          <w:szCs w:val="14"/>
          <w:lang w:val="en-GB" w:eastAsia="en-IN"/>
        </w:rPr>
        <w:t>R21AI126219.</w:t>
      </w:r>
    </w:p>
    <w:p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rsidR="00D83B8A" w:rsidRPr="00366351" w:rsidRDefault="00366351" w:rsidP="00853ACD">
      <w:pPr>
        <w:pStyle w:val="RefHead"/>
        <w:spacing w:before="0"/>
      </w:pPr>
      <w:r w:rsidRPr="00366351">
        <w:t>References</w:t>
      </w:r>
    </w:p>
    <w:p w:rsidR="00A84152" w:rsidRPr="00A84152" w:rsidRDefault="00B209CA" w:rsidP="00A84152">
      <w:pPr>
        <w:pStyle w:val="EndNoteBibliography"/>
      </w:pPr>
      <w:r>
        <w:fldChar w:fldCharType="begin"/>
      </w:r>
      <w:r>
        <w:instrText xml:space="preserve"> ADDIN EN.REFLIST </w:instrText>
      </w:r>
      <w:r>
        <w:fldChar w:fldCharType="separate"/>
      </w:r>
      <w:r w:rsidR="00A84152" w:rsidRPr="00A84152">
        <w:t xml:space="preserve">Anders, S. and Huber, W. Differential expression analysis for sequence count data. </w:t>
      </w:r>
      <w:r w:rsidR="00A84152" w:rsidRPr="00A84152">
        <w:rPr>
          <w:i/>
        </w:rPr>
        <w:t>Genome Biol</w:t>
      </w:r>
      <w:r w:rsidR="00A84152" w:rsidRPr="00A84152">
        <w:t xml:space="preserve"> 2010;11(10):R106.</w:t>
      </w:r>
    </w:p>
    <w:p w:rsidR="00A84152" w:rsidRPr="00A84152" w:rsidRDefault="00A84152" w:rsidP="00A84152">
      <w:pPr>
        <w:pStyle w:val="EndNoteBibliography"/>
      </w:pPr>
      <w:r w:rsidRPr="00A84152">
        <w:t>Brennecke, P.</w:t>
      </w:r>
      <w:r w:rsidRPr="00A84152">
        <w:rPr>
          <w:i/>
        </w:rPr>
        <w:t>, et al.</w:t>
      </w:r>
      <w:r w:rsidRPr="00A84152">
        <w:t xml:space="preserve"> Accounting for technical noise in single-cell RNA-seq experiments. </w:t>
      </w:r>
      <w:r w:rsidRPr="00A84152">
        <w:rPr>
          <w:i/>
        </w:rPr>
        <w:t>Nat Methods</w:t>
      </w:r>
      <w:r w:rsidRPr="00A84152">
        <w:t xml:space="preserve"> 2013;10(11):1093-1095.</w:t>
      </w:r>
    </w:p>
    <w:p w:rsidR="00A84152" w:rsidRPr="00A84152" w:rsidRDefault="00A84152" w:rsidP="00A84152">
      <w:pPr>
        <w:pStyle w:val="EndNoteBibliography"/>
      </w:pPr>
      <w:r w:rsidRPr="00A84152">
        <w:t>Chen, H.I.</w:t>
      </w:r>
      <w:r w:rsidRPr="00A84152">
        <w:rPr>
          <w:i/>
        </w:rPr>
        <w:t>, et al.</w:t>
      </w:r>
      <w:r w:rsidRPr="00A84152">
        <w:t xml:space="preserve"> Detection of high variability in gene expression from single-cell RNA-seq profiling. </w:t>
      </w:r>
      <w:r w:rsidRPr="00A84152">
        <w:rPr>
          <w:i/>
        </w:rPr>
        <w:t>BMC Genomics</w:t>
      </w:r>
      <w:r w:rsidRPr="00A84152">
        <w:t xml:space="preserve"> 2016;17 Suppl 7:508.</w:t>
      </w:r>
    </w:p>
    <w:p w:rsidR="00A84152" w:rsidRPr="00A84152" w:rsidRDefault="00A84152" w:rsidP="00A84152">
      <w:pPr>
        <w:pStyle w:val="EndNoteBibliography"/>
      </w:pPr>
      <w:r w:rsidRPr="00A84152">
        <w:t>Habiel, D.M.</w:t>
      </w:r>
      <w:r w:rsidRPr="00A84152">
        <w:rPr>
          <w:i/>
        </w:rPr>
        <w:t>, et al.</w:t>
      </w:r>
      <w:r w:rsidRPr="00A84152">
        <w:t xml:space="preserve"> CCR10+ epithelial cells from idiopathic pulmonary fibrosis lungs drive remodeling. </w:t>
      </w:r>
      <w:r w:rsidRPr="00A84152">
        <w:rPr>
          <w:i/>
        </w:rPr>
        <w:t>JCI Insight</w:t>
      </w:r>
      <w:r w:rsidRPr="00A84152">
        <w:t xml:space="preserve"> 2018;3(16).</w:t>
      </w:r>
    </w:p>
    <w:p w:rsidR="00A84152" w:rsidRPr="00A84152" w:rsidRDefault="00A84152" w:rsidP="00A84152">
      <w:pPr>
        <w:pStyle w:val="EndNoteBibliography"/>
      </w:pPr>
      <w:r w:rsidRPr="00A84152">
        <w:t>Hagai, T.</w:t>
      </w:r>
      <w:r w:rsidRPr="00A84152">
        <w:rPr>
          <w:i/>
        </w:rPr>
        <w:t>, et al.</w:t>
      </w:r>
      <w:r w:rsidRPr="00A84152">
        <w:t xml:space="preserve"> Gene expression variability across cells and species shapes innate immunity. </w:t>
      </w:r>
      <w:r w:rsidRPr="00A84152">
        <w:rPr>
          <w:i/>
        </w:rPr>
        <w:t>Nature</w:t>
      </w:r>
      <w:r w:rsidRPr="00A84152">
        <w:t xml:space="preserve"> 2018;563(7730):197-202.</w:t>
      </w:r>
    </w:p>
    <w:p w:rsidR="00A84152" w:rsidRPr="00A84152" w:rsidRDefault="00A84152" w:rsidP="00A84152">
      <w:pPr>
        <w:pStyle w:val="EndNoteBibliography"/>
      </w:pPr>
      <w:r w:rsidRPr="00A84152">
        <w:t xml:space="preserve">Yip, S.H., Sham, P.C. and Wang, J. Evaluation of tools for highly variable gene discovery from single-cell RNA-seq data. </w:t>
      </w:r>
      <w:r w:rsidRPr="00A84152">
        <w:rPr>
          <w:i/>
        </w:rPr>
        <w:t>Brief Bioinform</w:t>
      </w:r>
      <w:r w:rsidRPr="00A84152">
        <w:t xml:space="preserve"> 2018.</w:t>
      </w:r>
    </w:p>
    <w:p w:rsidR="00A84152" w:rsidRPr="00A84152" w:rsidRDefault="00A84152" w:rsidP="00A84152">
      <w:pPr>
        <w:pStyle w:val="EndNoteBibliography"/>
      </w:pPr>
      <w:r w:rsidRPr="00A84152">
        <w:t>Zyla, J.</w:t>
      </w:r>
      <w:r w:rsidRPr="00A84152">
        <w:rPr>
          <w:i/>
        </w:rPr>
        <w:t>, et al.</w:t>
      </w:r>
      <w:r w:rsidRPr="00A84152">
        <w:t xml:space="preserve"> Ranking metrics in gene set enrichment analysis: do they matter? </w:t>
      </w:r>
      <w:r w:rsidRPr="00A84152">
        <w:rPr>
          <w:i/>
        </w:rPr>
        <w:t>BMC Bioinformatics</w:t>
      </w:r>
      <w:r w:rsidRPr="00A84152">
        <w:t xml:space="preserve"> 2017;18(1):256.</w:t>
      </w:r>
    </w:p>
    <w:p w:rsidR="0066776F" w:rsidRDefault="00B209CA" w:rsidP="00783825">
      <w:pPr>
        <w:pStyle w:val="EndNoteBibliography"/>
        <w:ind w:left="360" w:hanging="360"/>
      </w:pPr>
      <w:r>
        <w:fldChar w:fldCharType="end"/>
      </w:r>
    </w:p>
    <w:sectPr w:rsidR="0066776F"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F6F8D" w:rsidRDefault="003F6F8D">
      <w:r>
        <w:separator/>
      </w:r>
    </w:p>
  </w:endnote>
  <w:endnote w:type="continuationSeparator" w:id="0">
    <w:p w:rsidR="003F6F8D" w:rsidRDefault="003F6F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Helvetica"/>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PSSAB-R">
    <w:altName w:val="Cambria"/>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F6F8D" w:rsidRDefault="003F6F8D">
      <w:pPr>
        <w:pStyle w:val="Footer"/>
        <w:tabs>
          <w:tab w:val="clear" w:pos="4320"/>
          <w:tab w:val="left" w:pos="4860"/>
        </w:tabs>
        <w:spacing w:line="200" w:lineRule="exact"/>
        <w:rPr>
          <w:u w:val="single" w:color="000000"/>
        </w:rPr>
      </w:pPr>
      <w:r>
        <w:rPr>
          <w:u w:val="single" w:color="000000"/>
        </w:rPr>
        <w:tab/>
      </w:r>
    </w:p>
  </w:footnote>
  <w:footnote w:type="continuationSeparator" w:id="0">
    <w:p w:rsidR="003F6F8D" w:rsidRDefault="003F6F8D">
      <w:pPr>
        <w:pStyle w:val="FootnoteText"/>
        <w:rPr>
          <w:szCs w:val="24"/>
        </w:rPr>
      </w:pPr>
      <w:r>
        <w:continuationSeparator/>
      </w:r>
    </w:p>
  </w:footnote>
  <w:footnote w:type="continuationNotice" w:id="1">
    <w:p w:rsidR="003F6F8D" w:rsidRDefault="003F6F8D">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8F7" w:rsidRDefault="00F45DC5">
    <w:pPr>
      <w:pStyle w:val="Header"/>
      <w:spacing w:after="0"/>
    </w:pPr>
    <w:r>
      <w:rPr>
        <w:noProof/>
        <w:lang w:eastAsia="zh-CN"/>
      </w:rPr>
      <mc:AlternateContent>
        <mc:Choice Requires="wps">
          <w:drawing>
            <wp:anchor distT="0" distB="0" distL="114300" distR="114300" simplePos="0" relativeHeight="251660288"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BA639C"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JUZfhR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t>J</w:t>
    </w:r>
    <w:r w:rsidR="001274D2">
      <w:t>.J.</w:t>
    </w:r>
    <w:r>
      <w:t>Cai</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8F7" w:rsidRPr="008E5030" w:rsidRDefault="00DD38F7" w:rsidP="008E5030">
    <w:pPr>
      <w:pStyle w:val="Header"/>
    </w:pPr>
    <w:r>
      <w:t>Article short tit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mirrorMargin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1Mzc2tjQwMDI3NTVS0lEKTi0uzszPAykwrwUAddRBKSwAAAA="/>
    <w:docVar w:name="EN.InstantFormat" w:val="&lt;ENInstantFormat&gt;&lt;Enabled&gt;1&lt;/Enabled&gt;&lt;ScanUnformatted&gt;1&lt;/ScanUnformatted&gt;&lt;ScanChanges&gt;1&lt;/ScanChanges&gt;&lt;Suspended&gt;1&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52pase0t0ef2e95sgpxzwrwfrzp2x9vv2p&quot;&gt;MyEndNoteLibrary_purecells&lt;record-ids&gt;&lt;item&gt;94&lt;/item&gt;&lt;item&gt;96&lt;/item&gt;&lt;item&gt;100&lt;/item&gt;&lt;item&gt;101&lt;/item&gt;&lt;item&gt;110&lt;/item&gt;&lt;item&gt;111&lt;/item&gt;&lt;/record-ids&gt;&lt;/item&gt;&lt;/Libraries&gt;"/>
  </w:docVars>
  <w:rsids>
    <w:rsidRoot w:val="00F45DC5"/>
    <w:rsid w:val="000013D7"/>
    <w:rsid w:val="0001213C"/>
    <w:rsid w:val="00050B51"/>
    <w:rsid w:val="00063765"/>
    <w:rsid w:val="00083970"/>
    <w:rsid w:val="00087A0F"/>
    <w:rsid w:val="000B11FC"/>
    <w:rsid w:val="000B5BB4"/>
    <w:rsid w:val="000D0D62"/>
    <w:rsid w:val="000E1954"/>
    <w:rsid w:val="000E7919"/>
    <w:rsid w:val="00106D70"/>
    <w:rsid w:val="00112539"/>
    <w:rsid w:val="00113DA5"/>
    <w:rsid w:val="001149FF"/>
    <w:rsid w:val="00120FBC"/>
    <w:rsid w:val="001274D2"/>
    <w:rsid w:val="00141A2A"/>
    <w:rsid w:val="00163472"/>
    <w:rsid w:val="001643C4"/>
    <w:rsid w:val="00164CC5"/>
    <w:rsid w:val="00165D8E"/>
    <w:rsid w:val="00175E68"/>
    <w:rsid w:val="00182B83"/>
    <w:rsid w:val="0019362B"/>
    <w:rsid w:val="001976C9"/>
    <w:rsid w:val="001A0125"/>
    <w:rsid w:val="001A5509"/>
    <w:rsid w:val="001B11CE"/>
    <w:rsid w:val="001C03BB"/>
    <w:rsid w:val="001C06FD"/>
    <w:rsid w:val="001C6AEE"/>
    <w:rsid w:val="001D69FC"/>
    <w:rsid w:val="002000FF"/>
    <w:rsid w:val="00203733"/>
    <w:rsid w:val="002557E8"/>
    <w:rsid w:val="00256855"/>
    <w:rsid w:val="002577E4"/>
    <w:rsid w:val="00274D6E"/>
    <w:rsid w:val="0028467B"/>
    <w:rsid w:val="00285955"/>
    <w:rsid w:val="002A2089"/>
    <w:rsid w:val="002A7209"/>
    <w:rsid w:val="002B2561"/>
    <w:rsid w:val="002B75A3"/>
    <w:rsid w:val="002B75B0"/>
    <w:rsid w:val="002C358E"/>
    <w:rsid w:val="002C783E"/>
    <w:rsid w:val="002D3B6B"/>
    <w:rsid w:val="002D5837"/>
    <w:rsid w:val="002D7AA3"/>
    <w:rsid w:val="002E76F5"/>
    <w:rsid w:val="002F4CA8"/>
    <w:rsid w:val="0030018D"/>
    <w:rsid w:val="00341B9C"/>
    <w:rsid w:val="0034204F"/>
    <w:rsid w:val="00342B0A"/>
    <w:rsid w:val="00344017"/>
    <w:rsid w:val="00347DE5"/>
    <w:rsid w:val="00350827"/>
    <w:rsid w:val="00350B70"/>
    <w:rsid w:val="00352804"/>
    <w:rsid w:val="003649B4"/>
    <w:rsid w:val="00366351"/>
    <w:rsid w:val="00370837"/>
    <w:rsid w:val="00386DA0"/>
    <w:rsid w:val="003A01E2"/>
    <w:rsid w:val="003A4127"/>
    <w:rsid w:val="003A4458"/>
    <w:rsid w:val="003A51CB"/>
    <w:rsid w:val="003B3D09"/>
    <w:rsid w:val="003B3EFD"/>
    <w:rsid w:val="003C6B50"/>
    <w:rsid w:val="003D1289"/>
    <w:rsid w:val="003D276F"/>
    <w:rsid w:val="003E32FE"/>
    <w:rsid w:val="003E5A0B"/>
    <w:rsid w:val="003F0E1C"/>
    <w:rsid w:val="003F5D2F"/>
    <w:rsid w:val="003F6F8D"/>
    <w:rsid w:val="00400C63"/>
    <w:rsid w:val="00403998"/>
    <w:rsid w:val="00405022"/>
    <w:rsid w:val="00414AC0"/>
    <w:rsid w:val="00417E33"/>
    <w:rsid w:val="00435193"/>
    <w:rsid w:val="00452614"/>
    <w:rsid w:val="00454567"/>
    <w:rsid w:val="00473EDA"/>
    <w:rsid w:val="00474832"/>
    <w:rsid w:val="00475585"/>
    <w:rsid w:val="004768E7"/>
    <w:rsid w:val="00486E58"/>
    <w:rsid w:val="004B43B9"/>
    <w:rsid w:val="004B658F"/>
    <w:rsid w:val="004B7E93"/>
    <w:rsid w:val="004D7DA8"/>
    <w:rsid w:val="004D7F41"/>
    <w:rsid w:val="004E0596"/>
    <w:rsid w:val="004E1218"/>
    <w:rsid w:val="004E13A5"/>
    <w:rsid w:val="004E44AC"/>
    <w:rsid w:val="00513FFC"/>
    <w:rsid w:val="00527659"/>
    <w:rsid w:val="00544ED1"/>
    <w:rsid w:val="00547891"/>
    <w:rsid w:val="005806E7"/>
    <w:rsid w:val="00584A70"/>
    <w:rsid w:val="005C1612"/>
    <w:rsid w:val="005C3645"/>
    <w:rsid w:val="005E1F4A"/>
    <w:rsid w:val="005E41BA"/>
    <w:rsid w:val="005E5A37"/>
    <w:rsid w:val="005F299C"/>
    <w:rsid w:val="005F50A7"/>
    <w:rsid w:val="00607782"/>
    <w:rsid w:val="006103A9"/>
    <w:rsid w:val="006118F8"/>
    <w:rsid w:val="0062088F"/>
    <w:rsid w:val="00631190"/>
    <w:rsid w:val="006323EC"/>
    <w:rsid w:val="0063632A"/>
    <w:rsid w:val="00642473"/>
    <w:rsid w:val="00643190"/>
    <w:rsid w:val="006523D5"/>
    <w:rsid w:val="0066588F"/>
    <w:rsid w:val="0066776F"/>
    <w:rsid w:val="00687562"/>
    <w:rsid w:val="006921D5"/>
    <w:rsid w:val="006A235A"/>
    <w:rsid w:val="006A3271"/>
    <w:rsid w:val="006B6F75"/>
    <w:rsid w:val="006C2A33"/>
    <w:rsid w:val="006C2C0F"/>
    <w:rsid w:val="006D57D4"/>
    <w:rsid w:val="006E2E26"/>
    <w:rsid w:val="006F5A2E"/>
    <w:rsid w:val="0072388D"/>
    <w:rsid w:val="007466FD"/>
    <w:rsid w:val="00764FE0"/>
    <w:rsid w:val="00766ED8"/>
    <w:rsid w:val="00776B59"/>
    <w:rsid w:val="00783825"/>
    <w:rsid w:val="00784EA2"/>
    <w:rsid w:val="00790AD7"/>
    <w:rsid w:val="00793C1E"/>
    <w:rsid w:val="007A05AD"/>
    <w:rsid w:val="007C3E48"/>
    <w:rsid w:val="007D23F5"/>
    <w:rsid w:val="007F42D0"/>
    <w:rsid w:val="00801742"/>
    <w:rsid w:val="00806CED"/>
    <w:rsid w:val="00820FD1"/>
    <w:rsid w:val="008262A7"/>
    <w:rsid w:val="00834F54"/>
    <w:rsid w:val="00853ACD"/>
    <w:rsid w:val="00853D6D"/>
    <w:rsid w:val="00866860"/>
    <w:rsid w:val="00871973"/>
    <w:rsid w:val="00887143"/>
    <w:rsid w:val="008A06DC"/>
    <w:rsid w:val="008A13D5"/>
    <w:rsid w:val="008A1DB8"/>
    <w:rsid w:val="008A7380"/>
    <w:rsid w:val="008B5AAA"/>
    <w:rsid w:val="008D2891"/>
    <w:rsid w:val="008E5030"/>
    <w:rsid w:val="008E6E41"/>
    <w:rsid w:val="008F6836"/>
    <w:rsid w:val="00921960"/>
    <w:rsid w:val="00935C57"/>
    <w:rsid w:val="00941449"/>
    <w:rsid w:val="00943558"/>
    <w:rsid w:val="00952599"/>
    <w:rsid w:val="0095359B"/>
    <w:rsid w:val="0096186D"/>
    <w:rsid w:val="00977ABB"/>
    <w:rsid w:val="009A3330"/>
    <w:rsid w:val="009C7C8F"/>
    <w:rsid w:val="009D0B6E"/>
    <w:rsid w:val="009D1712"/>
    <w:rsid w:val="009F4495"/>
    <w:rsid w:val="009F681D"/>
    <w:rsid w:val="00A03083"/>
    <w:rsid w:val="00A1636C"/>
    <w:rsid w:val="00A226FD"/>
    <w:rsid w:val="00A2522A"/>
    <w:rsid w:val="00A31EEF"/>
    <w:rsid w:val="00A407FF"/>
    <w:rsid w:val="00A41C31"/>
    <w:rsid w:val="00A53661"/>
    <w:rsid w:val="00A5432A"/>
    <w:rsid w:val="00A55800"/>
    <w:rsid w:val="00A663DF"/>
    <w:rsid w:val="00A7074F"/>
    <w:rsid w:val="00A76CB0"/>
    <w:rsid w:val="00A818B3"/>
    <w:rsid w:val="00A84152"/>
    <w:rsid w:val="00AA08A1"/>
    <w:rsid w:val="00AA3F39"/>
    <w:rsid w:val="00AB08E4"/>
    <w:rsid w:val="00B12C6D"/>
    <w:rsid w:val="00B15469"/>
    <w:rsid w:val="00B209CA"/>
    <w:rsid w:val="00B539DD"/>
    <w:rsid w:val="00B637BC"/>
    <w:rsid w:val="00B652DF"/>
    <w:rsid w:val="00B7282B"/>
    <w:rsid w:val="00B804FA"/>
    <w:rsid w:val="00B90763"/>
    <w:rsid w:val="00B972B2"/>
    <w:rsid w:val="00BA769D"/>
    <w:rsid w:val="00BB6B87"/>
    <w:rsid w:val="00BE5EE2"/>
    <w:rsid w:val="00C02AF3"/>
    <w:rsid w:val="00C219FC"/>
    <w:rsid w:val="00C4341F"/>
    <w:rsid w:val="00C46F86"/>
    <w:rsid w:val="00C50397"/>
    <w:rsid w:val="00C75D78"/>
    <w:rsid w:val="00C801AB"/>
    <w:rsid w:val="00C8659B"/>
    <w:rsid w:val="00C93B0D"/>
    <w:rsid w:val="00CA265C"/>
    <w:rsid w:val="00CB6428"/>
    <w:rsid w:val="00CC4E44"/>
    <w:rsid w:val="00CC57E8"/>
    <w:rsid w:val="00CC64E3"/>
    <w:rsid w:val="00CD1016"/>
    <w:rsid w:val="00CD1067"/>
    <w:rsid w:val="00CD55D8"/>
    <w:rsid w:val="00CD5E42"/>
    <w:rsid w:val="00CF605A"/>
    <w:rsid w:val="00D018A2"/>
    <w:rsid w:val="00D23473"/>
    <w:rsid w:val="00D65C51"/>
    <w:rsid w:val="00D83B8A"/>
    <w:rsid w:val="00DA425B"/>
    <w:rsid w:val="00DA4EDF"/>
    <w:rsid w:val="00DA7E18"/>
    <w:rsid w:val="00DB5F27"/>
    <w:rsid w:val="00DC2DCC"/>
    <w:rsid w:val="00DC5078"/>
    <w:rsid w:val="00DC5EDA"/>
    <w:rsid w:val="00DD38F7"/>
    <w:rsid w:val="00E23415"/>
    <w:rsid w:val="00E30A62"/>
    <w:rsid w:val="00E355EE"/>
    <w:rsid w:val="00E46B56"/>
    <w:rsid w:val="00E47C25"/>
    <w:rsid w:val="00E51253"/>
    <w:rsid w:val="00E678E8"/>
    <w:rsid w:val="00E91FC8"/>
    <w:rsid w:val="00E94995"/>
    <w:rsid w:val="00EC5ED4"/>
    <w:rsid w:val="00ED352A"/>
    <w:rsid w:val="00EE1FE6"/>
    <w:rsid w:val="00EF5D71"/>
    <w:rsid w:val="00F137B5"/>
    <w:rsid w:val="00F14B10"/>
    <w:rsid w:val="00F17E0D"/>
    <w:rsid w:val="00F362A7"/>
    <w:rsid w:val="00F45DC5"/>
    <w:rsid w:val="00F4766C"/>
    <w:rsid w:val="00F521F8"/>
    <w:rsid w:val="00F73DD1"/>
    <w:rsid w:val="00F74650"/>
    <w:rsid w:val="00FA7B6C"/>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0C85EDA-D5B2-40E8-9C0D-A9A6802B9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unhideWhenUsed/>
    <w:rsid w:val="005F299C"/>
    <w:rPr>
      <w:color w:val="0000FF" w:themeColor="hyperlink"/>
      <w:u w:val="single"/>
    </w:rPr>
  </w:style>
  <w:style w:type="paragraph" w:customStyle="1" w:styleId="EndNoteBibliographyTitle">
    <w:name w:val="EndNote Bibliography Title"/>
    <w:basedOn w:val="Normal"/>
    <w:link w:val="EndNoteBibliographyTitleChar"/>
    <w:rsid w:val="00B209CA"/>
    <w:pPr>
      <w:jc w:val="center"/>
    </w:pPr>
    <w:rPr>
      <w:rFonts w:ascii="Times New Roman" w:hAnsi="Times New Roman"/>
      <w:noProof/>
      <w:sz w:val="14"/>
    </w:rPr>
  </w:style>
  <w:style w:type="character" w:customStyle="1" w:styleId="EndNoteBibliographyTitleChar">
    <w:name w:val="EndNote Bibliography Title Char"/>
    <w:basedOn w:val="paraChar0"/>
    <w:link w:val="EndNoteBibliographyTitle"/>
    <w:rsid w:val="00B209CA"/>
    <w:rPr>
      <w:noProof/>
      <w:sz w:val="14"/>
      <w:szCs w:val="24"/>
      <w:lang w:val="en-US" w:eastAsia="en-US"/>
    </w:rPr>
  </w:style>
  <w:style w:type="paragraph" w:customStyle="1" w:styleId="EndNoteBibliography">
    <w:name w:val="EndNote Bibliography"/>
    <w:basedOn w:val="Normal"/>
    <w:link w:val="EndNoteBibliographyChar"/>
    <w:rsid w:val="00B209CA"/>
    <w:pPr>
      <w:jc w:val="both"/>
    </w:pPr>
    <w:rPr>
      <w:rFonts w:ascii="Times New Roman" w:hAnsi="Times New Roman"/>
      <w:noProof/>
      <w:sz w:val="14"/>
    </w:rPr>
  </w:style>
  <w:style w:type="character" w:customStyle="1" w:styleId="EndNoteBibliographyChar">
    <w:name w:val="EndNote Bibliography Char"/>
    <w:basedOn w:val="paraChar0"/>
    <w:link w:val="EndNoteBibliography"/>
    <w:rsid w:val="00B209CA"/>
    <w:rPr>
      <w:noProof/>
      <w:sz w:val="14"/>
      <w:szCs w:val="24"/>
      <w:lang w:val="en-US" w:eastAsia="en-US"/>
    </w:rPr>
  </w:style>
  <w:style w:type="character" w:styleId="PlaceholderText">
    <w:name w:val="Placeholder Text"/>
    <w:basedOn w:val="DefaultParagraphFont"/>
    <w:uiPriority w:val="99"/>
    <w:semiHidden/>
    <w:rsid w:val="00B90763"/>
    <w:rPr>
      <w:color w:val="808080"/>
    </w:rPr>
  </w:style>
  <w:style w:type="character" w:styleId="UnresolvedMention">
    <w:name w:val="Unresolved Mention"/>
    <w:basedOn w:val="DefaultParagraphFont"/>
    <w:uiPriority w:val="99"/>
    <w:semiHidden/>
    <w:unhideWhenUsed/>
    <w:rsid w:val="00F521F8"/>
    <w:rPr>
      <w:color w:val="605E5C"/>
      <w:shd w:val="clear" w:color="auto" w:fill="E1DFDD"/>
    </w:rPr>
  </w:style>
  <w:style w:type="character" w:styleId="FollowedHyperlink">
    <w:name w:val="FollowedHyperlink"/>
    <w:basedOn w:val="DefaultParagraphFont"/>
    <w:semiHidden/>
    <w:unhideWhenUsed/>
    <w:rsid w:val="00790AD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jcai/scGEAToolbox" TargetMode="External"/><Relationship Id="rId13" Type="http://schemas.openxmlformats.org/officeDocument/2006/relationships/hyperlink" Target="https://www-ncbi-nlm-nih-gov.ezproxy.library.tamu.edu/pmc/articles/PMC6158772/" TargetMode="External"/><Relationship Id="rId18" Type="http://schemas.openxmlformats.org/officeDocument/2006/relationships/hyperlink" Target="https://www-ncbi-nlm-nih-gov.ezproxy.library.tamu.edu/pmc/articles/PMC6158772/" TargetMode="External"/><Relationship Id="rId3" Type="http://schemas.openxmlformats.org/officeDocument/2006/relationships/styles" Target="styles.xml"/><Relationship Id="rId21" Type="http://schemas.openxmlformats.org/officeDocument/2006/relationships/hyperlink" Target="https://www-ncbi-nlm-nih-gov.ezproxy.library.tamu.edu/pmc/articles/PMC6158772/" TargetMode="External"/><Relationship Id="rId7" Type="http://schemas.openxmlformats.org/officeDocument/2006/relationships/endnotes" Target="endnotes.xml"/><Relationship Id="rId12" Type="http://schemas.openxmlformats.org/officeDocument/2006/relationships/hyperlink" Target="https://www-ncbi-nlm-nih-gov.ezproxy.library.tamu.edu/pmc/articles/PMC6158772/" TargetMode="External"/><Relationship Id="rId17" Type="http://schemas.openxmlformats.org/officeDocument/2006/relationships/hyperlink" Target="https://www-ncbi-nlm-nih-gov.ezproxy.library.tamu.edu/pmc/articles/PMC6158772/" TargetMode="External"/><Relationship Id="rId2" Type="http://schemas.openxmlformats.org/officeDocument/2006/relationships/numbering" Target="numbering.xml"/><Relationship Id="rId16" Type="http://schemas.openxmlformats.org/officeDocument/2006/relationships/hyperlink" Target="https://www-ncbi-nlm-nih-gov.ezproxy.library.tamu.edu/pmc/articles/PMC6158772/" TargetMode="External"/><Relationship Id="rId20" Type="http://schemas.openxmlformats.org/officeDocument/2006/relationships/hyperlink" Target="https://www-ncbi-nlm-nih-gov.ezproxy.library.tamu.edu/pmc/articles/PMC615877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ezproxy.library.tamu.edu/pmc/articles/PMC6158772/" TargetMode="Externa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s://www-ncbi-nlm-nih-gov.ezproxy.library.tamu.edu/pmc/articles/PMC6158772/" TargetMode="External"/><Relationship Id="rId4" Type="http://schemas.openxmlformats.org/officeDocument/2006/relationships/settings" Target="settings.xml"/><Relationship Id="rId9" Type="http://schemas.openxmlformats.org/officeDocument/2006/relationships/hyperlink" Target="mailto:jcai@tamu.edu" TargetMode="External"/><Relationship Id="rId14" Type="http://schemas.openxmlformats.org/officeDocument/2006/relationships/hyperlink" Target="https://www-ncbi-nlm-nih-gov.ezproxy.library.tamu.edu/pmc/articles/PMC6158772/" TargetMode="External"/><Relationship Id="rId22"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ai\Documents\GitHub\My_Code_Collection\oldfun\manuscript\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B49AB0-8C6B-4361-8C07-53ED7D11CB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0</TotalTime>
  <Pages>3</Pages>
  <Words>3305</Words>
  <Characters>1884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22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Cai, James</dc:creator>
  <cp:lastModifiedBy>Cai, James</cp:lastModifiedBy>
  <cp:revision>2</cp:revision>
  <cp:lastPrinted>2019-02-07T20:38:00Z</cp:lastPrinted>
  <dcterms:created xsi:type="dcterms:W3CDTF">2019-07-20T20:15:00Z</dcterms:created>
  <dcterms:modified xsi:type="dcterms:W3CDTF">2019-07-2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